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264F" w:rsidRDefault="00925EF7" w:rsidP="002C6226">
      <w:pPr>
        <w:jc w:val="center"/>
      </w:pPr>
      <w:bookmarkStart w:id="0" w:name="_GoBack"/>
      <w:bookmarkEnd w:id="0"/>
      <w:r>
        <w:t>Study Protocol:</w:t>
      </w:r>
    </w:p>
    <w:p w:rsidR="0072264F" w:rsidRDefault="0072264F" w:rsidP="002C6226">
      <w:pPr>
        <w:jc w:val="center"/>
      </w:pPr>
      <w:r>
        <w:t>A multicentre, qualitative evaluation of the impact of advertised Emergency Department (ED) wait time on ED patients, potential patients and other stakeholders.</w:t>
      </w:r>
    </w:p>
    <w:p w:rsidR="00921E4B" w:rsidRDefault="00921E4B">
      <w:pPr>
        <w:rPr>
          <w:b/>
          <w:u w:val="single"/>
        </w:rPr>
      </w:pPr>
      <w:r w:rsidRPr="00921E4B">
        <w:rPr>
          <w:b/>
          <w:u w:val="single"/>
        </w:rPr>
        <w:t>Project Summary:</w:t>
      </w:r>
    </w:p>
    <w:p w:rsidR="00AB131E" w:rsidRDefault="007D41E5">
      <w:r w:rsidRPr="00AC0DD1">
        <w:t xml:space="preserve">The decision to seek out emergency medical care is complex and nuanced. Many factors influence </w:t>
      </w:r>
      <w:r w:rsidR="00AB131E">
        <w:t>what care to seek and when. Once a facility or provider is chosen, there will be expectations for care competency and timeliness.</w:t>
      </w:r>
      <w:r w:rsidRPr="00AC0DD1">
        <w:t xml:space="preserve"> </w:t>
      </w:r>
      <w:r w:rsidR="00AB131E">
        <w:t xml:space="preserve">Acutely unwell or distressed patients hope to see a </w:t>
      </w:r>
      <w:r w:rsidR="00920E60">
        <w:t xml:space="preserve">Health Clinician or Doctor </w:t>
      </w:r>
      <w:r w:rsidR="00AB131E">
        <w:t>immediately on arrival</w:t>
      </w:r>
      <w:r w:rsidR="008426B9">
        <w:t xml:space="preserve"> at an </w:t>
      </w:r>
      <w:r w:rsidR="0072264F">
        <w:t>E</w:t>
      </w:r>
      <w:r w:rsidR="008426B9">
        <w:t xml:space="preserve">mergency </w:t>
      </w:r>
      <w:r w:rsidR="0072264F">
        <w:t>D</w:t>
      </w:r>
      <w:r w:rsidR="008426B9">
        <w:t>epartment</w:t>
      </w:r>
      <w:r w:rsidR="0072264F">
        <w:t xml:space="preserve"> (ED)</w:t>
      </w:r>
      <w:r w:rsidR="00AB131E">
        <w:t>, however this is rarely achievable</w:t>
      </w:r>
      <w:r w:rsidR="00537E2D">
        <w:t xml:space="preserve"> for a variety of reasons</w:t>
      </w:r>
      <w:r w:rsidR="00AB131E">
        <w:t>. The reality for most patients is that they join a queue for care and wait to be treated. Previously</w:t>
      </w:r>
      <w:r w:rsidR="001C1200">
        <w:t>,</w:t>
      </w:r>
      <w:r w:rsidR="00AB131E">
        <w:t xml:space="preserve"> community health providers and patients have been blinded to the length of those queues.</w:t>
      </w:r>
    </w:p>
    <w:p w:rsidR="00D02DF4" w:rsidRDefault="00AB131E" w:rsidP="00D02DF4">
      <w:r>
        <w:t>In the era of expanding I</w:t>
      </w:r>
      <w:r w:rsidR="00C0748B">
        <w:t xml:space="preserve">nformation </w:t>
      </w:r>
      <w:r>
        <w:t>T</w:t>
      </w:r>
      <w:r w:rsidR="00C0748B">
        <w:t>echnology (IT)</w:t>
      </w:r>
      <w:r>
        <w:t xml:space="preserve"> capabilities, a</w:t>
      </w:r>
      <w:r w:rsidR="007D41E5" w:rsidRPr="00AC0DD1">
        <w:t>dvertised E</w:t>
      </w:r>
      <w:r w:rsidR="0072264F">
        <w:t>D</w:t>
      </w:r>
      <w:r w:rsidR="007D41E5" w:rsidRPr="00AC0DD1">
        <w:t xml:space="preserve"> wait times</w:t>
      </w:r>
      <w:r w:rsidR="00F0570E">
        <w:t xml:space="preserve"> </w:t>
      </w:r>
      <w:r w:rsidR="0072264F">
        <w:t xml:space="preserve">to see a doctor </w:t>
      </w:r>
      <w:r w:rsidR="006C0C46">
        <w:t>(real-time, available on the internet)</w:t>
      </w:r>
      <w:r w:rsidR="007D41E5" w:rsidRPr="00AC0DD1">
        <w:t xml:space="preserve"> have recently </w:t>
      </w:r>
      <w:r w:rsidR="00A260FA">
        <w:t>been posted</w:t>
      </w:r>
      <w:r w:rsidR="007D41E5" w:rsidRPr="00AC0DD1">
        <w:t xml:space="preserve"> in </w:t>
      </w:r>
      <w:r w:rsidR="0072264F">
        <w:t xml:space="preserve">some </w:t>
      </w:r>
      <w:r w:rsidR="007D41E5" w:rsidRPr="00AC0DD1">
        <w:t>Australia</w:t>
      </w:r>
      <w:r w:rsidR="002C6226">
        <w:t>n</w:t>
      </w:r>
      <w:r w:rsidR="0072264F">
        <w:t xml:space="preserve"> EDs</w:t>
      </w:r>
      <w:r w:rsidR="00A260FA">
        <w:t>, including Cabrini</w:t>
      </w:r>
      <w:r w:rsidR="007D41E5" w:rsidRPr="00AC0DD1">
        <w:t>. There is a paucity of information regarding the impact of this on patients, paramedics and community members</w:t>
      </w:r>
      <w:r w:rsidR="002C6226">
        <w:t xml:space="preserve"> and also a lack of literature on the consumer perspective regarding access to </w:t>
      </w:r>
      <w:r w:rsidR="0046579C">
        <w:t>this type of information</w:t>
      </w:r>
      <w:r w:rsidR="007D41E5" w:rsidRPr="00AC0DD1">
        <w:t>.</w:t>
      </w:r>
      <w:r w:rsidR="002C6226">
        <w:t xml:space="preserve"> </w:t>
      </w:r>
      <w:r w:rsidR="00D02DF4">
        <w:t>Through this explorati</w:t>
      </w:r>
      <w:r w:rsidR="0072264F">
        <w:t>ve study</w:t>
      </w:r>
      <w:r w:rsidR="00D02DF4">
        <w:t>, we hope to provide insight into the positive and negative aspects of this tool, allowing health administrators to determine whether and how to deploy the information.</w:t>
      </w:r>
    </w:p>
    <w:p w:rsidR="002C6226" w:rsidRDefault="002C6226" w:rsidP="00D02DF4">
      <w:r>
        <w:t xml:space="preserve">The goal of the study is to qualitatively explore patient and health community perspectives regarding advertising ED wait times. This will be done by gathering thoughts regarding what constitutes a wait time, whether the community would like access to wait times and safety and risk information regarding displaying predicted wait times for emergency departments. It will also explore how and where consumers of the wait time information would like to receive this information. </w:t>
      </w:r>
      <w:r w:rsidR="0046579C">
        <w:t xml:space="preserve">The barriers and enablers to being able to obtain and display this data will be explored. </w:t>
      </w:r>
      <w:r>
        <w:t>We may be able to compare consumer thoughts between those who are and aren’t exposed to this information as one ED currently displays predicted wait times online and in their waiting room.</w:t>
      </w:r>
    </w:p>
    <w:p w:rsidR="00D02DF4" w:rsidRDefault="00D02DF4" w:rsidP="00D02DF4">
      <w:r>
        <w:t xml:space="preserve">This study will be a prospective, multicentre, qualitative study collecting data via semi-structured interviews with patients (or guardians), paramedics and community members. It will be conducted over 3 months at Cabrini Hospital, </w:t>
      </w:r>
      <w:r w:rsidR="002C6226">
        <w:t>St Vincent</w:t>
      </w:r>
      <w:r w:rsidR="0094239D">
        <w:t>’</w:t>
      </w:r>
      <w:r w:rsidR="002C6226">
        <w:t xml:space="preserve">s, </w:t>
      </w:r>
      <w:r>
        <w:t xml:space="preserve">Monash </w:t>
      </w:r>
      <w:r w:rsidR="00AB131E">
        <w:t>M</w:t>
      </w:r>
      <w:r>
        <w:t xml:space="preserve">edical </w:t>
      </w:r>
      <w:r w:rsidR="00AB131E">
        <w:t>C</w:t>
      </w:r>
      <w:r>
        <w:t xml:space="preserve">entre and Box Hill emergency departments. Community members </w:t>
      </w:r>
      <w:r w:rsidR="0060371D">
        <w:t>(Bolton</w:t>
      </w:r>
      <w:r w:rsidR="0072264F">
        <w:t xml:space="preserve"> </w:t>
      </w:r>
      <w:r w:rsidR="0060371D">
        <w:t>Clarke consumer</w:t>
      </w:r>
      <w:r w:rsidR="0072264F">
        <w:t xml:space="preserve"> group</w:t>
      </w:r>
      <w:r w:rsidR="0060371D">
        <w:t xml:space="preserve">, sports </w:t>
      </w:r>
      <w:r w:rsidR="00C0748B">
        <w:t>club members</w:t>
      </w:r>
      <w:r w:rsidR="0060371D">
        <w:t xml:space="preserve"> and </w:t>
      </w:r>
      <w:r w:rsidR="00C0748B">
        <w:t>community representatives</w:t>
      </w:r>
      <w:r w:rsidR="0060371D">
        <w:t xml:space="preserve">) </w:t>
      </w:r>
      <w:r>
        <w:t>will be interviewed either face to face or via telephone. The interviews will be recorded and transcribed.</w:t>
      </w:r>
    </w:p>
    <w:p w:rsidR="002C6226" w:rsidRDefault="002C6226" w:rsidP="00D02DF4">
      <w:r>
        <w:t xml:space="preserve">Interviews will </w:t>
      </w:r>
      <w:proofErr w:type="gramStart"/>
      <w:r>
        <w:t>analysed</w:t>
      </w:r>
      <w:proofErr w:type="gramEnd"/>
      <w:r>
        <w:t xml:space="preserve"> using grounded theory methodology and NVivo by a minimum of 2 investigators, until theme saturation is obtained. Major and minor themes will be established and presented qualitatively. Information will be disseminated to our community in various ways, including academic publication and presentation, but also through various media streams and at consumer forums as the opportunities arise.</w:t>
      </w:r>
    </w:p>
    <w:p w:rsidR="00D02DF4" w:rsidRDefault="00D02DF4" w:rsidP="00D02DF4">
      <w:r>
        <w:t xml:space="preserve">This study aims to explore </w:t>
      </w:r>
      <w:r w:rsidR="002C6226">
        <w:t xml:space="preserve">the concept of </w:t>
      </w:r>
      <w:r>
        <w:t xml:space="preserve">advertised ED wait times </w:t>
      </w:r>
      <w:r w:rsidR="007D41E5">
        <w:t>which may influence future polic</w:t>
      </w:r>
      <w:r w:rsidR="0060371D">
        <w:t>y decisions, the structure and deployment of wait time information</w:t>
      </w:r>
      <w:r w:rsidR="007D41E5">
        <w:t xml:space="preserve"> and </w:t>
      </w:r>
      <w:r w:rsidR="0060371D">
        <w:t xml:space="preserve">ongoing wait time and IT metadata application </w:t>
      </w:r>
      <w:r w:rsidR="007D41E5">
        <w:t xml:space="preserve">research. </w:t>
      </w:r>
    </w:p>
    <w:p w:rsidR="002C6226" w:rsidRDefault="002C6226" w:rsidP="00D02DF4"/>
    <w:p w:rsidR="00921E4B" w:rsidRDefault="00921E4B">
      <w:pPr>
        <w:rPr>
          <w:b/>
          <w:u w:val="single"/>
        </w:rPr>
      </w:pPr>
    </w:p>
    <w:p w:rsidR="007D41E5" w:rsidRDefault="00921E4B">
      <w:pPr>
        <w:rPr>
          <w:b/>
          <w:u w:val="single"/>
        </w:rPr>
      </w:pPr>
      <w:r>
        <w:rPr>
          <w:b/>
          <w:u w:val="single"/>
        </w:rPr>
        <w:lastRenderedPageBreak/>
        <w:t>General Information:</w:t>
      </w:r>
    </w:p>
    <w:p w:rsidR="007D41E5" w:rsidRDefault="007D41E5" w:rsidP="007D41E5">
      <w:pPr>
        <w:rPr>
          <w:b/>
          <w:u w:val="single"/>
        </w:rPr>
      </w:pPr>
      <w:r>
        <w:rPr>
          <w:b/>
          <w:u w:val="single"/>
        </w:rPr>
        <w:t>Title:</w:t>
      </w:r>
    </w:p>
    <w:p w:rsidR="007D41E5" w:rsidRDefault="007D41E5" w:rsidP="007D41E5">
      <w:r>
        <w:t>A multicentre</w:t>
      </w:r>
      <w:r w:rsidR="00AC0DD1">
        <w:t>,</w:t>
      </w:r>
      <w:r>
        <w:t xml:space="preserve"> qualitative evaluation of the impact of advertised Emergency Department</w:t>
      </w:r>
      <w:r w:rsidR="007A4BB1">
        <w:t xml:space="preserve"> (ED)</w:t>
      </w:r>
      <w:r>
        <w:t xml:space="preserve"> wait time on ED patients</w:t>
      </w:r>
      <w:r w:rsidR="00A260FA">
        <w:t>, potential patients and other stakeholders.</w:t>
      </w:r>
    </w:p>
    <w:p w:rsidR="007D41E5" w:rsidRDefault="007D41E5">
      <w:pPr>
        <w:rPr>
          <w:b/>
          <w:u w:val="single"/>
        </w:rPr>
      </w:pPr>
    </w:p>
    <w:p w:rsidR="00A978A3" w:rsidRPr="007B4284" w:rsidRDefault="00A978A3">
      <w:pPr>
        <w:rPr>
          <w:u w:val="single"/>
        </w:rPr>
      </w:pPr>
      <w:r w:rsidRPr="007B4284">
        <w:rPr>
          <w:u w:val="single"/>
        </w:rPr>
        <w:t>Investigators:</w:t>
      </w:r>
    </w:p>
    <w:p w:rsidR="00A978A3" w:rsidRPr="00614896" w:rsidRDefault="00A978A3">
      <w:pPr>
        <w:rPr>
          <w:b/>
        </w:rPr>
      </w:pPr>
      <w:r w:rsidRPr="00614896">
        <w:rPr>
          <w:b/>
        </w:rPr>
        <w:t xml:space="preserve">Student Investigator:  </w:t>
      </w:r>
    </w:p>
    <w:p w:rsidR="00A978A3" w:rsidRDefault="00A978A3">
      <w:r>
        <w:t>Dr Melanie Stephenson MBBS</w:t>
      </w:r>
      <w:r w:rsidR="00A260FA">
        <w:t>, emergency medicine advanced trainee, research registrar</w:t>
      </w:r>
    </w:p>
    <w:p w:rsidR="00A978A3" w:rsidRDefault="00A978A3">
      <w:r>
        <w:t>Emergency Department, Cabrini Hospital, 181 Wattletree Rd, Malvern 3144</w:t>
      </w:r>
    </w:p>
    <w:p w:rsidR="00A978A3" w:rsidRDefault="00A978A3">
      <w:r>
        <w:t>Ph: 95081550</w:t>
      </w:r>
    </w:p>
    <w:p w:rsidR="00A978A3" w:rsidRDefault="00A978A3">
      <w:r>
        <w:t>Email: melanie.au@familystephenson.com</w:t>
      </w:r>
    </w:p>
    <w:p w:rsidR="00A978A3" w:rsidRDefault="00A978A3">
      <w:r>
        <w:t>Responsibilities:</w:t>
      </w:r>
    </w:p>
    <w:p w:rsidR="00A978A3" w:rsidRDefault="00A978A3">
      <w:r>
        <w:t>Project Management</w:t>
      </w:r>
      <w:r w:rsidR="00925EF7">
        <w:t xml:space="preserve">, </w:t>
      </w:r>
      <w:r>
        <w:t>Study protocol and design</w:t>
      </w:r>
      <w:r w:rsidR="00925EF7">
        <w:t xml:space="preserve">, </w:t>
      </w:r>
      <w:r>
        <w:t>Ethics application</w:t>
      </w:r>
      <w:r w:rsidR="00925EF7">
        <w:t xml:space="preserve">, </w:t>
      </w:r>
      <w:r>
        <w:t>Trial registration</w:t>
      </w:r>
      <w:r w:rsidR="00925EF7">
        <w:t xml:space="preserve">, </w:t>
      </w:r>
      <w:r>
        <w:t>Data collection</w:t>
      </w:r>
      <w:r w:rsidR="00925EF7">
        <w:t xml:space="preserve">, </w:t>
      </w:r>
      <w:r>
        <w:t>Data analysis</w:t>
      </w:r>
      <w:r w:rsidR="00925EF7">
        <w:t xml:space="preserve">, </w:t>
      </w:r>
      <w:r>
        <w:t>Write up</w:t>
      </w:r>
      <w:r w:rsidR="00925EF7">
        <w:t xml:space="preserve">, </w:t>
      </w:r>
      <w:r>
        <w:t>Information dissemination</w:t>
      </w:r>
    </w:p>
    <w:p w:rsidR="00A978A3" w:rsidRPr="00614896" w:rsidRDefault="00A978A3">
      <w:pPr>
        <w:rPr>
          <w:b/>
        </w:rPr>
      </w:pPr>
      <w:r w:rsidRPr="00614896">
        <w:rPr>
          <w:b/>
        </w:rPr>
        <w:t>Supervising principal investigator:</w:t>
      </w:r>
    </w:p>
    <w:p w:rsidR="00A978A3" w:rsidRDefault="00A978A3">
      <w:r>
        <w:t>A/Prof Katherine Walker FACEM</w:t>
      </w:r>
    </w:p>
    <w:p w:rsidR="00A978A3" w:rsidRDefault="00A978A3">
      <w:r>
        <w:t>Director Emergency Medicine Research</w:t>
      </w:r>
    </w:p>
    <w:p w:rsidR="00A978A3" w:rsidRDefault="00A978A3">
      <w:r>
        <w:t xml:space="preserve">Emergency Department, Cabrini Hospital, 181 Wattletree Rd, Malvern 3144 </w:t>
      </w:r>
    </w:p>
    <w:p w:rsidR="00A978A3" w:rsidRDefault="00A978A3">
      <w:r>
        <w:t>Ph 0431272262</w:t>
      </w:r>
    </w:p>
    <w:p w:rsidR="00A978A3" w:rsidRDefault="00A978A3">
      <w:r>
        <w:t>Department of Epidemiology and Preventive Medicine, Monash University</w:t>
      </w:r>
    </w:p>
    <w:p w:rsidR="00A978A3" w:rsidRDefault="00A978A3">
      <w:r>
        <w:t xml:space="preserve">Email: </w:t>
      </w:r>
      <w:hyperlink r:id="rId8" w:history="1">
        <w:r w:rsidRPr="00CA2DE3">
          <w:rPr>
            <w:rStyle w:val="Hyperlink"/>
          </w:rPr>
          <w:t>katie_walker01@yahoo.com.au</w:t>
        </w:r>
      </w:hyperlink>
    </w:p>
    <w:p w:rsidR="00A978A3" w:rsidRDefault="00A978A3">
      <w:r>
        <w:t>Responsibilities:</w:t>
      </w:r>
    </w:p>
    <w:p w:rsidR="00D511BE" w:rsidRDefault="00A978A3">
      <w:r>
        <w:t>Funding</w:t>
      </w:r>
      <w:r w:rsidR="00925EF7">
        <w:t xml:space="preserve">; </w:t>
      </w:r>
      <w:r>
        <w:t>Study concept</w:t>
      </w:r>
      <w:r w:rsidR="00925EF7">
        <w:t>; P</w:t>
      </w:r>
      <w:r>
        <w:t>roject management</w:t>
      </w:r>
      <w:r w:rsidR="00925EF7">
        <w:t xml:space="preserve">; </w:t>
      </w:r>
      <w:r>
        <w:t>Study protocol</w:t>
      </w:r>
      <w:r w:rsidR="00925EF7">
        <w:t>; E</w:t>
      </w:r>
      <w:r w:rsidR="00D511BE">
        <w:t>thics applications</w:t>
      </w:r>
      <w:r w:rsidR="00925EF7">
        <w:t xml:space="preserve">; </w:t>
      </w:r>
      <w:r w:rsidR="00D511BE">
        <w:t>Data analysis</w:t>
      </w:r>
      <w:r w:rsidR="00925EF7">
        <w:t>; W</w:t>
      </w:r>
      <w:r w:rsidR="00D511BE">
        <w:t>rite up</w:t>
      </w:r>
      <w:r w:rsidR="00925EF7">
        <w:t xml:space="preserve">; </w:t>
      </w:r>
      <w:r w:rsidR="00D511BE">
        <w:t>Revision of manuscript</w:t>
      </w:r>
      <w:r w:rsidR="00925EF7">
        <w:t>; I</w:t>
      </w:r>
      <w:r w:rsidR="00D511BE">
        <w:t>nformation dissemination</w:t>
      </w:r>
    </w:p>
    <w:p w:rsidR="00C30365" w:rsidRDefault="00C30365"/>
    <w:p w:rsidR="00D511BE" w:rsidRDefault="00D511BE">
      <w:r>
        <w:t>A/Prof Keith Joe FACEM</w:t>
      </w:r>
    </w:p>
    <w:p w:rsidR="00D511BE" w:rsidRDefault="00D511BE">
      <w:r>
        <w:t>Cabrini Hospital Malvern</w:t>
      </w:r>
    </w:p>
    <w:p w:rsidR="00D511BE" w:rsidRDefault="00D511BE">
      <w:r>
        <w:t xml:space="preserve">Emergency Department, 181 Wattletree Rd, Malvern </w:t>
      </w:r>
      <w:r w:rsidR="00A260FA">
        <w:t>3</w:t>
      </w:r>
      <w:r>
        <w:t>144</w:t>
      </w:r>
    </w:p>
    <w:p w:rsidR="00A260FA" w:rsidRDefault="00A260FA">
      <w:r>
        <w:t>Department of Engineering &amp; MADA, Monash University</w:t>
      </w:r>
    </w:p>
    <w:p w:rsidR="00D511BE" w:rsidRDefault="00D511BE">
      <w:r>
        <w:t>Ph 95081550</w:t>
      </w:r>
    </w:p>
    <w:p w:rsidR="00D511BE" w:rsidRDefault="00D511BE">
      <w:r>
        <w:t>Responsibilities:</w:t>
      </w:r>
    </w:p>
    <w:p w:rsidR="00D511BE" w:rsidRDefault="00D511BE">
      <w:r>
        <w:t>Study concept</w:t>
      </w:r>
      <w:r w:rsidR="00925EF7">
        <w:t xml:space="preserve">; </w:t>
      </w:r>
      <w:r>
        <w:t>Provision of technical expertise</w:t>
      </w:r>
      <w:r w:rsidR="00925EF7">
        <w:t xml:space="preserve">; </w:t>
      </w:r>
      <w:r>
        <w:t>Revision of study protocol</w:t>
      </w:r>
      <w:r w:rsidR="00925EF7">
        <w:t xml:space="preserve">; </w:t>
      </w:r>
      <w:r>
        <w:t>Revision of manuscript</w:t>
      </w:r>
    </w:p>
    <w:p w:rsidR="00D511BE" w:rsidRDefault="00D511BE"/>
    <w:p w:rsidR="00D511BE" w:rsidRDefault="00D511BE">
      <w:r>
        <w:t>Dr Michael Ben-Meir FACEM</w:t>
      </w:r>
    </w:p>
    <w:p w:rsidR="00D511BE" w:rsidRDefault="00D511BE">
      <w:r>
        <w:t>Cabrini Hospital Malvern</w:t>
      </w:r>
    </w:p>
    <w:p w:rsidR="00D511BE" w:rsidRDefault="00D511BE">
      <w:r>
        <w:t>Director Emergency Department</w:t>
      </w:r>
    </w:p>
    <w:p w:rsidR="00D511BE" w:rsidRDefault="00D511BE">
      <w:r>
        <w:t>181 Wattletree Rd, Malvern 3144</w:t>
      </w:r>
    </w:p>
    <w:p w:rsidR="00D511BE" w:rsidRDefault="00D511BE">
      <w:r>
        <w:t>Ph 95081550</w:t>
      </w:r>
    </w:p>
    <w:p w:rsidR="00D511BE" w:rsidRDefault="00D511BE">
      <w:r>
        <w:t>Responsibilities:</w:t>
      </w:r>
    </w:p>
    <w:p w:rsidR="00D511BE" w:rsidRDefault="00D511BE">
      <w:r>
        <w:t>Study sponsor</w:t>
      </w:r>
      <w:r w:rsidR="00925EF7">
        <w:t xml:space="preserve">; </w:t>
      </w:r>
      <w:r>
        <w:t>Funding</w:t>
      </w:r>
      <w:r w:rsidR="00925EF7">
        <w:t xml:space="preserve">; </w:t>
      </w:r>
      <w:r>
        <w:t>Revision of study protocol</w:t>
      </w:r>
      <w:r w:rsidR="00925EF7">
        <w:t xml:space="preserve">; </w:t>
      </w:r>
      <w:r>
        <w:t>Revision of manuscript</w:t>
      </w:r>
    </w:p>
    <w:p w:rsidR="00925EF7" w:rsidRDefault="00925EF7"/>
    <w:p w:rsidR="00D511BE" w:rsidRDefault="00D511BE">
      <w:r>
        <w:t>Consumer representative:</w:t>
      </w:r>
    </w:p>
    <w:p w:rsidR="00D511BE" w:rsidRDefault="00D511BE">
      <w:r>
        <w:t>Ms Ella Martini</w:t>
      </w:r>
    </w:p>
    <w:p w:rsidR="00D511BE" w:rsidRDefault="00D84086">
      <w:hyperlink r:id="rId9" w:history="1">
        <w:r w:rsidR="00D511BE" w:rsidRPr="00CA2DE3">
          <w:rPr>
            <w:rStyle w:val="Hyperlink"/>
          </w:rPr>
          <w:t>ella_martinii@hotmail.com</w:t>
        </w:r>
      </w:hyperlink>
    </w:p>
    <w:p w:rsidR="00D511BE" w:rsidRDefault="00D511BE">
      <w:r>
        <w:t>Ph 0450300872</w:t>
      </w:r>
    </w:p>
    <w:p w:rsidR="00D511BE" w:rsidRDefault="00D511BE">
      <w:r>
        <w:t>Responsibilities:</w:t>
      </w:r>
    </w:p>
    <w:p w:rsidR="00D511BE" w:rsidRDefault="00D511BE">
      <w:r>
        <w:t>Consumer input into study protocol</w:t>
      </w:r>
      <w:r w:rsidR="00925EF7">
        <w:t xml:space="preserve">; </w:t>
      </w:r>
      <w:r>
        <w:t>Opportunity to contribute to data analysis</w:t>
      </w:r>
      <w:r w:rsidR="00925EF7">
        <w:t>; M</w:t>
      </w:r>
      <w:r>
        <w:t>anuscript write-up</w:t>
      </w:r>
    </w:p>
    <w:p w:rsidR="00D511BE" w:rsidRDefault="00D511BE">
      <w:r>
        <w:t xml:space="preserve">Opportunity to contribute </w:t>
      </w:r>
      <w:r w:rsidR="00BD0C6F">
        <w:t>to information dissemination</w:t>
      </w:r>
    </w:p>
    <w:p w:rsidR="00BD0C6F" w:rsidRDefault="00BD0C6F"/>
    <w:p w:rsidR="00BD0C6F" w:rsidRDefault="00BD0C6F">
      <w:r>
        <w:t>Stakeholder representative</w:t>
      </w:r>
      <w:r w:rsidR="00A260FA">
        <w:t>s</w:t>
      </w:r>
      <w:r>
        <w:t>:</w:t>
      </w:r>
    </w:p>
    <w:p w:rsidR="00BD0C6F" w:rsidRDefault="00BD0C6F">
      <w:r>
        <w:t>A/Prof Michael Stephenson, Ambulance Victoria</w:t>
      </w:r>
    </w:p>
    <w:p w:rsidR="00BD0C6F" w:rsidRDefault="00BD0C6F">
      <w:r>
        <w:t>Responsibilities</w:t>
      </w:r>
    </w:p>
    <w:p w:rsidR="00BD0C6F" w:rsidRDefault="00BD0C6F">
      <w:r>
        <w:t>Stakeholder input into study protocol</w:t>
      </w:r>
    </w:p>
    <w:p w:rsidR="00BD0C6F" w:rsidRDefault="00BD0C6F">
      <w:r>
        <w:t>Stakeholder input into manuscript write-up</w:t>
      </w:r>
    </w:p>
    <w:p w:rsidR="00A260FA" w:rsidRDefault="00A260FA"/>
    <w:p w:rsidR="00A260FA" w:rsidRDefault="00B52C2E">
      <w:r>
        <w:t xml:space="preserve">Adjunct </w:t>
      </w:r>
      <w:r w:rsidR="008879ED">
        <w:t>P</w:t>
      </w:r>
      <w:r w:rsidR="0072264F">
        <w:t>rof</w:t>
      </w:r>
      <w:r w:rsidR="00A260FA">
        <w:t xml:space="preserve"> Judy </w:t>
      </w:r>
      <w:proofErr w:type="spellStart"/>
      <w:r w:rsidR="00A260FA">
        <w:t>Lowthian</w:t>
      </w:r>
      <w:proofErr w:type="spellEnd"/>
      <w:r w:rsidR="00A260FA">
        <w:t xml:space="preserve"> &amp; Dr Amber Mills, Bolton Clarke</w:t>
      </w:r>
    </w:p>
    <w:p w:rsidR="00A260FA" w:rsidRDefault="00A260FA">
      <w:r>
        <w:t>Site chief investigators for Bolton Clarke consumer</w:t>
      </w:r>
      <w:r w:rsidR="0072264F">
        <w:t xml:space="preserve"> group</w:t>
      </w:r>
    </w:p>
    <w:p w:rsidR="00A260FA" w:rsidRDefault="00A260FA">
      <w:r>
        <w:t>Responsibilities:</w:t>
      </w:r>
    </w:p>
    <w:p w:rsidR="00A260FA" w:rsidRDefault="00A260FA">
      <w:r>
        <w:t>Stakeholder input into study protocol, assistance with recruitment of community participants, revision of manuscript</w:t>
      </w:r>
    </w:p>
    <w:p w:rsidR="00BD0C6F" w:rsidRDefault="00BD0C6F"/>
    <w:p w:rsidR="008D1B2C" w:rsidRDefault="008D1B2C">
      <w:r>
        <w:t>Dr Jennie Hutton FACEM</w:t>
      </w:r>
    </w:p>
    <w:p w:rsidR="008D1B2C" w:rsidRDefault="008D1B2C">
      <w:r>
        <w:t>St Vincent’s public emergency department</w:t>
      </w:r>
    </w:p>
    <w:p w:rsidR="008D1B2C" w:rsidRDefault="008D1B2C">
      <w:r>
        <w:lastRenderedPageBreak/>
        <w:t>Responsibilities:</w:t>
      </w:r>
    </w:p>
    <w:p w:rsidR="008D1B2C" w:rsidRDefault="008D1B2C">
      <w:r>
        <w:t>Technical/ED medical interface advise and research expertise</w:t>
      </w:r>
    </w:p>
    <w:p w:rsidR="00A260FA" w:rsidRDefault="00A260FA">
      <w:r>
        <w:t>Possible site chief investigator/coordinator should St V’s ED wish to participate</w:t>
      </w:r>
    </w:p>
    <w:p w:rsidR="008D1B2C" w:rsidRDefault="008D1B2C"/>
    <w:p w:rsidR="00BD0C6F" w:rsidRDefault="00BD0C6F">
      <w:r>
        <w:t>Dr Rachel Rosler FACEM and Dr Gabriel Blecher FACEM</w:t>
      </w:r>
    </w:p>
    <w:p w:rsidR="00BD0C6F" w:rsidRDefault="00BD0C6F">
      <w:r>
        <w:t>Monash Health</w:t>
      </w:r>
    </w:p>
    <w:p w:rsidR="00BD0C6F" w:rsidRDefault="00BD0C6F">
      <w:r>
        <w:t>Casey, Dandenong, Clayton, Monash Children’s Hospital</w:t>
      </w:r>
    </w:p>
    <w:p w:rsidR="00D511BE" w:rsidRDefault="00BD0C6F">
      <w:r>
        <w:t>Responsibilities:</w:t>
      </w:r>
    </w:p>
    <w:p w:rsidR="00BD0C6F" w:rsidRDefault="00BD0C6F">
      <w:r>
        <w:t>Potential site chief investigators/coordinators</w:t>
      </w:r>
      <w:r w:rsidR="00A260FA">
        <w:t xml:space="preserve"> should Monash Health wish to proceed with the collaboration; input into study protocol and write-up</w:t>
      </w:r>
    </w:p>
    <w:p w:rsidR="00925EF7" w:rsidRDefault="00925EF7"/>
    <w:p w:rsidR="00C30365" w:rsidRDefault="00C30365"/>
    <w:p w:rsidR="00BD0C6F" w:rsidRDefault="00BD0C6F">
      <w:r>
        <w:t>Dr Hamish Rodda FACEM</w:t>
      </w:r>
    </w:p>
    <w:p w:rsidR="00BD0C6F" w:rsidRDefault="00BD0C6F">
      <w:r>
        <w:t>Eastern Health</w:t>
      </w:r>
    </w:p>
    <w:p w:rsidR="00BD0C6F" w:rsidRDefault="00BD0C6F">
      <w:r>
        <w:t>Box Hill, Maroondah, Angliss Hospitals</w:t>
      </w:r>
    </w:p>
    <w:p w:rsidR="00BD0C6F" w:rsidRDefault="00BD0C6F">
      <w:r>
        <w:t>Responsibilities:</w:t>
      </w:r>
    </w:p>
    <w:p w:rsidR="00921E4B" w:rsidRDefault="00BD0C6F">
      <w:r>
        <w:t>Potential site chief investigator/coordinator</w:t>
      </w:r>
      <w:r w:rsidR="00A260FA">
        <w:t xml:space="preserve"> should Eastern Health wish to continue with the collaboration; input into study protocol and write-up; provision of technical expertise</w:t>
      </w:r>
    </w:p>
    <w:p w:rsidR="0004344A" w:rsidRDefault="0004344A"/>
    <w:p w:rsidR="0004344A" w:rsidRDefault="0004344A">
      <w:r>
        <w:t>Dr Kim Hansen FACEM</w:t>
      </w:r>
    </w:p>
    <w:p w:rsidR="0004344A" w:rsidRDefault="0004344A">
      <w:r>
        <w:t>E</w:t>
      </w:r>
      <w:r w:rsidR="001C1200">
        <w:t xml:space="preserve">mergency </w:t>
      </w:r>
      <w:r>
        <w:t>M</w:t>
      </w:r>
      <w:r w:rsidR="001C1200">
        <w:t xml:space="preserve">edicine </w:t>
      </w:r>
      <w:r>
        <w:t>E</w:t>
      </w:r>
      <w:r w:rsidR="001C1200">
        <w:t xml:space="preserve">vents </w:t>
      </w:r>
      <w:r>
        <w:t>R</w:t>
      </w:r>
      <w:r w:rsidR="001C1200">
        <w:t>egistry and patient safety</w:t>
      </w:r>
      <w:r>
        <w:t xml:space="preserve"> experts (St Andrew’s War Memorial Hospital, Qld</w:t>
      </w:r>
      <w:r w:rsidR="00C928BA">
        <w:t>)</w:t>
      </w:r>
    </w:p>
    <w:p w:rsidR="0004344A" w:rsidRDefault="0004344A">
      <w:r>
        <w:t>Responsibilities (if available):</w:t>
      </w:r>
    </w:p>
    <w:p w:rsidR="0004344A" w:rsidRDefault="0004344A">
      <w:r>
        <w:t xml:space="preserve">Contribute to study protocol and write up, particularly with </w:t>
      </w:r>
      <w:r w:rsidR="001C1200">
        <w:t xml:space="preserve">respect to </w:t>
      </w:r>
      <w:r>
        <w:t>question development regarding aspects of risk</w:t>
      </w:r>
    </w:p>
    <w:p w:rsidR="008652A3" w:rsidRDefault="008652A3"/>
    <w:p w:rsidR="008652A3" w:rsidRDefault="008652A3">
      <w:r>
        <w:t>Dr David Rankin</w:t>
      </w:r>
    </w:p>
    <w:p w:rsidR="008652A3" w:rsidRDefault="008652A3">
      <w:r>
        <w:t>Clinical Informatics Director</w:t>
      </w:r>
    </w:p>
    <w:p w:rsidR="008652A3" w:rsidRDefault="008652A3">
      <w:r>
        <w:t>Cabrini Hospital</w:t>
      </w:r>
    </w:p>
    <w:p w:rsidR="008652A3" w:rsidRDefault="008652A3">
      <w:r>
        <w:t xml:space="preserve">Responsibilities: </w:t>
      </w:r>
    </w:p>
    <w:p w:rsidR="008652A3" w:rsidRDefault="008652A3">
      <w:r>
        <w:t xml:space="preserve">Contribute to study protocol and write up, providing expertise in IT and wait time </w:t>
      </w:r>
      <w:proofErr w:type="spellStart"/>
      <w:r>
        <w:t>algorh</w:t>
      </w:r>
      <w:r w:rsidR="00F0570E">
        <w:t>i</w:t>
      </w:r>
      <w:r>
        <w:t>thms</w:t>
      </w:r>
      <w:proofErr w:type="spellEnd"/>
    </w:p>
    <w:p w:rsidR="00D72708" w:rsidRDefault="00D72708"/>
    <w:p w:rsidR="00F0570E" w:rsidRDefault="00D72708">
      <w:r>
        <w:lastRenderedPageBreak/>
        <w:t>Dr Paul Buntine</w:t>
      </w:r>
    </w:p>
    <w:p w:rsidR="00D72708" w:rsidRDefault="00D72708">
      <w:r>
        <w:t>FACEM</w:t>
      </w:r>
    </w:p>
    <w:p w:rsidR="00D72708" w:rsidRDefault="00D72708">
      <w:r>
        <w:t>Eastern Health</w:t>
      </w:r>
    </w:p>
    <w:p w:rsidR="00D72708" w:rsidRDefault="00D72708">
      <w:r>
        <w:t>Responsibilities:</w:t>
      </w:r>
    </w:p>
    <w:p w:rsidR="00D72708" w:rsidRDefault="00D72708">
      <w:r>
        <w:t>Contribute to study protocol and write up, Site investigator</w:t>
      </w:r>
      <w:r w:rsidR="009F4187">
        <w:br/>
      </w:r>
    </w:p>
    <w:p w:rsidR="009F4187" w:rsidRDefault="009F4187">
      <w:r>
        <w:t xml:space="preserve">Dr John </w:t>
      </w:r>
      <w:proofErr w:type="spellStart"/>
      <w:r>
        <w:t>Papatheohari</w:t>
      </w:r>
      <w:proofErr w:type="spellEnd"/>
    </w:p>
    <w:p w:rsidR="009F4187" w:rsidRDefault="00CC16AC">
      <w:r>
        <w:t>Group Director, Information Technology and Digital Transformation</w:t>
      </w:r>
    </w:p>
    <w:p w:rsidR="00CC16AC" w:rsidRDefault="00CC16AC">
      <w:r>
        <w:t>Cabrini Hospital</w:t>
      </w:r>
    </w:p>
    <w:p w:rsidR="00CC16AC" w:rsidRDefault="00CC16AC">
      <w:r>
        <w:t>Responsibilities:</w:t>
      </w:r>
    </w:p>
    <w:p w:rsidR="00CC16AC" w:rsidRDefault="00CC16AC">
      <w:r>
        <w:t xml:space="preserve">Contribute to study protocol and write up, providing expertise in IT and wait time </w:t>
      </w:r>
      <w:proofErr w:type="spellStart"/>
      <w:r>
        <w:t>algorhithms</w:t>
      </w:r>
      <w:proofErr w:type="spellEnd"/>
    </w:p>
    <w:p w:rsidR="00BD0C6F" w:rsidRPr="00BD0C6F" w:rsidRDefault="00BD0C6F"/>
    <w:p w:rsidR="00921E4B" w:rsidRDefault="00921E4B">
      <w:pPr>
        <w:rPr>
          <w:b/>
          <w:u w:val="single"/>
        </w:rPr>
      </w:pPr>
      <w:r>
        <w:rPr>
          <w:b/>
          <w:u w:val="single"/>
        </w:rPr>
        <w:t>Background information:</w:t>
      </w:r>
    </w:p>
    <w:p w:rsidR="0004344A" w:rsidRDefault="0004344A" w:rsidP="0004344A">
      <w:r w:rsidRPr="00AC0DD1">
        <w:t xml:space="preserve">The decision to seek out emergency medical care is complex and nuanced. Many factors influence </w:t>
      </w:r>
      <w:r>
        <w:t>what care to seek and when. Once a facility or provider is chosen, there will be expectations for care competency and timeliness.</w:t>
      </w:r>
      <w:r w:rsidRPr="00AC0DD1">
        <w:t xml:space="preserve"> </w:t>
      </w:r>
      <w:r>
        <w:t>Acutely unwell or distressed patients hope to see a provider immediately on arrival, however this is rarely achievable. The reality for most patients is that they join a queue for care and wait to be treated. Previously community health providers and patients have been blinded to the length of those queues.</w:t>
      </w:r>
    </w:p>
    <w:p w:rsidR="00C0748B" w:rsidRDefault="005F60AD" w:rsidP="0004344A">
      <w:r>
        <w:t>Previous research suggests that ED proximity and wait times have major influence on patient choice of facility</w:t>
      </w:r>
      <w:r w:rsidR="00CE0CA9">
        <w:fldChar w:fldCharType="begin" w:fldLock="1"/>
      </w:r>
      <w:r w:rsidR="00CE0CA9">
        <w:instrText>ADDIN CSL_CITATION {"citationItems":[{"id":"ITEM-1","itemData":{"DOI":"10.1111/acem.12063","ISSN":"10696563","PMID":"23570480","abstract":"OBJECTIVES Increases in regional emergency department (ED) efficiencies might be obtained by shifting patients to less crowded EDs. The authors sought to determine factors associated with a patient's decision to choose a specific regional ED. Based on prior focus group discussions with volunteers, the hypothesis was that distance to a specific ED and perceived ED wait times would be important. METHODS A cross-sectional survey was developed using qualitative focus group methodology. The resulting survey was composed of 17 questions relating to patient decisions in choosing a specific ED and was administered in each of six EDs in a single urban Canadian health region at all hours of the day. Ambulatory patients with a Canadian Triage and Acuity Scale (CTAS) level 3 to 5 and aged ≥19 years were surveyed. The primary outcome was the proportion of patients whose main motivation for attending a specific ED was either distance traveled to reach the ED or perceived ED waiting time. Multivariable logistic regression was performed to assess factors influencing both of these reasons. RESULTS A total of 757 patients were approached and 634 surveys (83.8%) were completed. Distance from the ED (named by 44.0% of respondents as their primary reason) and perceived ED wait times (9.3%) were the main motivations for patients to attend a specific ED. Multivariable analysis of factors associated with choosing distance revealed that ED distance &lt; 10 km (adjusted odds ratio [OR] = 2.20, 95% confidence interval [CI] = 1.45 to 3.33; p = 0.001) and age ≥ 60 years (adjusted OR = 1.58, 95% CI = 1.12 to 2.26; p = 0.04) were significant in choosing a particular ED. Multivariable analysis of factors influencing wait times demonstrated that having a painful complaint (adjusted OR = 1.42, 95% CI = 1.05 to 1.98; p = 0.047) and age &lt; 60 years (OR = 1.47, 95% CI = 1.02 to 2.14; p = 0.049) were significant in choosing a particular ED. CONCLUSIONS In a multicenter survey of patients from an urban health region, distance to a specific ED and perceived ED wait times were the most important reasons for choosing that ED. Younger patients and those with painful conditions appear to place greater priority on wait times.","author":[{"dropping-particle":"","family":"Grafstein","given":"Eric","non-dropping-particle":"","parse-names":false,"suffix":""},{"dropping-particle":"","family":"Wilson","given":"Danielle","non-dropping-particle":"","parse-names":false,"suffix":""},{"dropping-particle":"","family":"Stenstrom","given":"Rob","non-dropping-particle":"","parse-names":false,"suffix":""},{"dropping-particle":"","family":"Jones","given":"Catherine","non-dropping-particle":"","parse-names":false,"suffix":""},{"dropping-particle":"","family":"Tolson","given":"Margreth","non-dropping-particle":"","parse-names":false,"suffix":""},{"dropping-particle":"","family":"Poureslami","given":"Iraj","non-dropping-particle":"","parse-names":false,"suffix":""},{"dropping-particle":"","family":"Scheuermeyer","given":"Frank Xavier","non-dropping-particle":"","parse-names":false,"suffix":""}],"container-title":"Academic Emergency Medicine","editor":[{"dropping-particle":"","family":"Gaddis","given":"Gary","non-dropping-particle":"","parse-names":false,"suffix":""}],"id":"ITEM-1","issue":"1","issued":{"date-parts":[["2013","1"]]},"page":"63-70","title":"A Regional Survey to Determine Factors Influencing Patient Choices in Selecting a Particular Emergency Department for Care","type":"article-journal","volume":"20"},"uris":["http://www.mendeley.com/documents/?uuid=9e36a09f-bc99-3feb-86ba-c34dae3a1253"]}],"mendeley":{"formattedCitation":"(1)","plainTextFormattedCitation":"(1)","previouslyFormattedCitation":"(1)"},"properties":{"noteIndex":0},"schema":"https://github.com/citation-style-language/schema/raw/master/csl-citation.json"}</w:instrText>
      </w:r>
      <w:r w:rsidR="00CE0CA9">
        <w:fldChar w:fldCharType="separate"/>
      </w:r>
      <w:r w:rsidR="00CE0CA9" w:rsidRPr="00CE0CA9">
        <w:rPr>
          <w:noProof/>
        </w:rPr>
        <w:t>(1)</w:t>
      </w:r>
      <w:r w:rsidR="00CE0CA9">
        <w:fldChar w:fldCharType="end"/>
      </w:r>
      <w:r w:rsidR="007D5BB3">
        <w:fldChar w:fldCharType="begin" w:fldLock="1"/>
      </w:r>
      <w:r w:rsidR="007D5BB3">
        <w:instrText>ADDIN CSL_CITATION {"citationItems":[{"id":"ITEM-1","itemData":{"DOI":"10.1186/1865-1380-4-29","ISSN":"1865-1380","PMID":"21672236","abstract":"BACKGROUND Providing emergency department (ED) wait time information to the public has been suggested as a mechanism to reduce lengthy ED wait times (by enabling patients to select the ED site with shorter wait time), but the effects of such a program have not been evaluated. We evaluated the effects of such a program in a community with two ED sites. METHODS Descriptive statistics for wait times of the two sites before and after the publication of wait time information were used to evaluate the effects of the publication of wait time information on wait times. Multivariate logistical regression was used to test whether or not individual patients used published wait time to decide which site to visit. RESULTS We found that the rates of wait times exceeding 4 h, and the 95th percentile of wait times in the two sites decreased after the publication of wait time information, even though the average wait times experienced a slight increase. We also found that after controlling for other factors, the site with shorter wait time had a higher likelihood of being selected after the publication of wait time information, but there was no such relationship before the publication. CONCLUSIONS These findings were consistent with the hypothesis that the publication of wait time information leads to patients selecting the site with shorter wait time. While publishing ED wait time information did not improve average wait time, it reduced the rates of lengthy wait times.","author":[{"dropping-particle":"","family":"Xie","given":"Bin","non-dropping-particle":"","parse-names":false,"suffix":""},{"dropping-particle":"","family":"Youash","given":"Sabrina","non-dropping-particle":"","parse-names":false,"suffix":""}],"container-title":"International journal of emergency medicine","id":"ITEM-1","issue":"1","issued":{"date-parts":[["2011","6","14"]]},"page":"29","publisher":"BioMed Central","title":"The effects of publishing emergency department wait time on patient utilization patterns in a community with two emergency department sites: a retrospective, quasi-experiment design.","type":"article-journal","volume":"4"},"uris":["http://www.mendeley.com/documents/?uuid=c727f81e-6f0a-3108-b1df-91a8329d550b"]}],"mendeley":{"formattedCitation":"(2)","plainTextFormattedCitation":"(2)","previouslyFormattedCitation":"(2)"},"properties":{"noteIndex":0},"schema":"https://github.com/citation-style-language/schema/raw/master/csl-citation.json"}</w:instrText>
      </w:r>
      <w:r w:rsidR="007D5BB3">
        <w:fldChar w:fldCharType="separate"/>
      </w:r>
      <w:r w:rsidR="007D5BB3" w:rsidRPr="007D5BB3">
        <w:rPr>
          <w:noProof/>
        </w:rPr>
        <w:t>(2)</w:t>
      </w:r>
      <w:r w:rsidR="007D5BB3">
        <w:fldChar w:fldCharType="end"/>
      </w:r>
      <w:r w:rsidR="004B1996">
        <w:t>.</w:t>
      </w:r>
      <w:r>
        <w:t xml:space="preserve"> </w:t>
      </w:r>
      <w:r w:rsidR="00583AC2">
        <w:t>From previous Australian work</w:t>
      </w:r>
      <w:r w:rsidR="0072264F">
        <w:t xml:space="preserve">, </w:t>
      </w:r>
      <w:r w:rsidR="00583AC2">
        <w:t>we know that when deciding between a private or public emergency department some patients will choose to pay out-of-pocket fees for their care and a large part of this decision is based on a perception of shorter waits in private facilities</w:t>
      </w:r>
      <w:r w:rsidR="00583AC2">
        <w:fldChar w:fldCharType="begin" w:fldLock="1"/>
      </w:r>
      <w:r w:rsidR="007D5BB3">
        <w:instrText>ADDIN CSL_CITATION {"citationItems":[{"id":"ITEM-1","itemData":{"DOI":"10.1111/1742-6723.12330","ISSN":"17426731","author":[{"dropping-particle":"","family":"Shearer","given":"Freya M","non-dropping-particle":"","parse-names":false,"suffix":""},{"dropping-particle":"","family":"Bailey","given":"Paul M","non-dropping-particle":"","parse-names":false,"suffix":""},{"dropping-particle":"","family":"Hicks","given":"Brontie L","non-dropping-particle":"","parse-names":false,"suffix":""},{"dropping-particle":"V","family":"Harvey","given":"Brooke","non-dropping-particle":"","parse-names":false,"suffix":""},{"dropping-particle":"","family":"Monterosso","given":"Leanne","non-dropping-particle":"","parse-names":false,"suffix":""},{"dropping-particle":"","family":"Ross-Adjie","given":"Gail","non-dropping-particle":"","parse-names":false,"suffix":""},{"dropping-particle":"","family":"Rogers","given":"Ian R","non-dropping-particle":"","parse-names":false,"suffix":""}],"container-title":"Emergency Medicine Australasia","id":"ITEM-1","issue":"1","issued":{"date-parts":[["2015","2","1"]]},"page":"62-65","publisher":"John Wiley &amp; Sons, Ltd (10.1111)","title":"Why do patients choose to attend a private emergency department?","type":"article-journal","volume":"27"},"uris":["http://www.mendeley.com/documents/?uuid=be354783-1b36-3dc9-9119-804a15ba373c"]}],"mendeley":{"formattedCitation":"(3)","plainTextFormattedCitation":"(3)","previouslyFormattedCitation":"(3)"},"properties":{"noteIndex":0},"schema":"https://github.com/citation-style-language/schema/raw/master/csl-citation.json"}</w:instrText>
      </w:r>
      <w:r w:rsidR="00583AC2">
        <w:fldChar w:fldCharType="separate"/>
      </w:r>
      <w:r w:rsidR="007D5BB3" w:rsidRPr="007D5BB3">
        <w:rPr>
          <w:noProof/>
        </w:rPr>
        <w:t>(3)</w:t>
      </w:r>
      <w:r w:rsidR="00583AC2">
        <w:fldChar w:fldCharType="end"/>
      </w:r>
      <w:r w:rsidR="00583AC2">
        <w:t xml:space="preserve">. </w:t>
      </w:r>
      <w:r w:rsidR="004B1996">
        <w:t>While perceived emergency wait times are not always accurate</w:t>
      </w:r>
      <w:r w:rsidR="00583AC2">
        <w:t xml:space="preserve"> </w:t>
      </w:r>
      <w:r w:rsidR="00583AC2">
        <w:fldChar w:fldCharType="begin" w:fldLock="1"/>
      </w:r>
      <w:r w:rsidR="007D5BB3">
        <w:instrText>ADDIN CSL_CITATION {"citationItems":[{"id":"ITEM-1","itemData":{"DOI":"10.1136/emj.2010.106534","ISSN":"1472-0213","PMID":"21429872","abstract":"BACKGROUND Information regarding waiting times has been shown to be a key determinant of patient satisfaction. This study aimed to examine the potential accuracy of predicted waiting times determined on the patient's arrival in the Emergency Department (ED). METHODS A retrospective study of 50 000 consecutive patients attending a single ED was undertaken. A linear regression model was developed to predict waiting times, assessing a number of different measures derived from the waiting times of patients seen immediately prior to an individual patient's time of arrival. To assess the fit of the model, the mean absolute difference between the patient's actual and predicted waiting times was determined. RESULTS 6726 patients had incomplete data and were excluded from the analysis. The mean waiting time across all streams was 64.6 (SD 43.7) min. The best performing linear regression model used two variables to predict a patient's waiting time, calculated across the entire sample of patients. This model predicted 27% of the variability in waiting time. The mean absolute difference between actual and predicted waiting times across all streams was 29.0 (SD 23.5) min. The mean absolute difference in waiting times was similar across the streams. CONCLUSIONS There is a considerable difference between predicted and actual waiting times using this method. Further investigation is required to determine whether such a degree of inaccuracy is acceptable to patients and improves satisfaction more than the provision of no information regarding waiting times.","author":[{"dropping-particle":"","family":"Hemaya","given":"Sherif A K","non-dropping-particle":"","parse-names":false,"suffix":""},{"dropping-particle":"","family":"Locker","given":"Thomas E","non-dropping-particle":"","parse-names":false,"suffix":""}],"container-title":"Emergency medicine journal : EMJ","id":"ITEM-1","issue":"4","issued":{"date-parts":[["2012","4","1"]]},"page":"316-8","publisher":"BMJ Publishing Group Ltd and the British Association for Accident &amp; Emergency Medicine","title":"How accurate are predicted waiting times, determined upon a patient's arrival in the Emergency Department?","type":"article-journal","volume":"29"},"uris":["http://www.mendeley.com/documents/?uuid=c554a49a-59c2-480e-b670-64200a869401"]}],"mendeley":{"formattedCitation":"(4)","plainTextFormattedCitation":"(4)","previouslyFormattedCitation":"(4)"},"properties":{"noteIndex":0},"schema":"https://github.com/citation-style-language/schema/raw/master/csl-citation.json"}</w:instrText>
      </w:r>
      <w:r w:rsidR="00583AC2">
        <w:fldChar w:fldCharType="separate"/>
      </w:r>
      <w:r w:rsidR="007D5BB3" w:rsidRPr="007D5BB3">
        <w:rPr>
          <w:noProof/>
        </w:rPr>
        <w:t>(4)</w:t>
      </w:r>
      <w:r w:rsidR="00583AC2">
        <w:fldChar w:fldCharType="end"/>
      </w:r>
      <w:r w:rsidR="00583AC2">
        <w:fldChar w:fldCharType="begin" w:fldLock="1"/>
      </w:r>
      <w:r w:rsidR="007D5BB3">
        <w:instrText>ADDIN CSL_CITATION {"citationItems":[{"id":"ITEM-1","itemData":{"DOI":"10.1287/msom.2015.0560","ISSN":"1523-4614","abstract":"This paper proposes the Q-Lasso method for wait time prediction, which combines statistical learning with fluid model estimators. In historical data from four remarkably different hospitals, Q-Lasso predicts the emergency department (ED) wait time for low-acuity patients with greater accuracy than rolling average methods (currently used by hospitals), fluid model estimators (from the service operations management literature), and quantile regression methods (from the emergency medicine literature). Q-Lasso achieves greater accuracy largely by correcting errors of underestimation in which a patient waits for longer than predicted. Implemented on the external website and in the triage room of the San Mateo Medical Center (SMMC), Q-Lasso achieves over 30% lower mean squared prediction error than would occur with the best rolling average method. The paper describes challenges and insights from the implementation at SMMC.","author":[{"dropping-particle":"","family":"Ang","given":"Erjie","non-dropping-particle":"","parse-names":false,"suffix":""},{"dropping-particle":"","family":"Kwasnick","given":"Sara","non-dropping-particle":"","parse-names":false,"suffix":""},{"dropping-particle":"","family":"Bayati","given":"Mohsen","non-dropping-particle":"","parse-names":false,"suffix":""},{"dropping-particle":"","family":"Plambeck","given":"Erica L.","non-dropping-particle":"","parse-names":false,"suffix":""},{"dropping-particle":"","family":"Aratow","given":"Michael","non-dropping-particle":"","parse-names":false,"suffix":""}],"container-title":"Manufacturing &amp; Service Operations Management","id":"ITEM-1","issue":"1","issued":{"date-parts":[["2016","2","6"]]},"page":"141-156","publisher":" INFORMS ","title":"Accurate Emergency Department Wait Time Prediction","type":"article-journal","volume":"18"},"uris":["http://www.mendeley.com/documents/?uuid=9af86611-b502-3f50-8f4c-e9a4e78e41a6"]}],"mendeley":{"formattedCitation":"(5)","plainTextFormattedCitation":"(5)","previouslyFormattedCitation":"(5)"},"properties":{"noteIndex":0},"schema":"https://github.com/citation-style-language/schema/raw/master/csl-citation.json"}</w:instrText>
      </w:r>
      <w:r w:rsidR="00583AC2">
        <w:fldChar w:fldCharType="separate"/>
      </w:r>
      <w:r w:rsidR="007D5BB3" w:rsidRPr="007D5BB3">
        <w:rPr>
          <w:noProof/>
        </w:rPr>
        <w:t>(5)</w:t>
      </w:r>
      <w:r w:rsidR="00583AC2">
        <w:fldChar w:fldCharType="end"/>
      </w:r>
      <w:r w:rsidR="00583AC2">
        <w:fldChar w:fldCharType="begin" w:fldLock="1"/>
      </w:r>
      <w:r w:rsidR="007D5BB3">
        <w:instrText>ADDIN CSL_CITATION {"citationItems":[{"id":"ITEM-1","itemData":{"DOI":"10.5811/westjem.2013.9.15816","ISSN":"1936-900X","PMID":"24672606","abstract":"INTRODUCTION Managing a patient's expectations in the emergency department (ED) environment is challenging. Previous studies have identified several factors associated with ED patient satisfaction. Lengthy wait times have shown to be associated with dissatisfaction with ED care. Understanding that patients are inaccurate at their estimation of wait time, which could lead to lower satisfaction, provides administrators possible points of intervention to help improve accuracy of estimation and possibly satisfaction with the ED. This study was undertaken to examine the accuracy of patient estimates of time periods in an ED and identify factors associated with accuracy. METHOD In this prospective convenience sample survey at UTMC ED, we collected data between March and July 2012. Outcome measures included duration of each phase of ED care and patient estimates of these time periods. RESULTS Among 309 participants, the majority underestimated the total length of stay (LOS) in the ED (median difference -7 minutes (IQR -29-12)). There was significant variability in ED LOS (median 155 minutes (IQR 75-240)). No significant associations were identified between accuracy of time estimates and gender, age, race, or insurance status. Participants with longer ED LOS demonstrated lower patient satisfaction scores (p&lt;0.001). CONCLUSION Patients demonstrated inaccurate time estimates of ED treatment times, including total LOS. Patients with longer ED LOS had lower patient satisfaction scores.","author":[{"dropping-particle":"","family":"Parker","given":"Brendan T","non-dropping-particle":"","parse-names":false,"suffix":""},{"dropping-particle":"","family":"Marco","given":"Catherine","non-dropping-particle":"","parse-names":false,"suffix":""}],"container-title":"The western journal of emergency medicine","id":"ITEM-1","issue":"2","issued":{"date-parts":[["2014","3"]]},"page":"170-5","publisher":"California Chapter of the American Academy of Emergency Medicine (Cal/AAEM)","title":"Emergency department length of stay: accuracy of patient estimates.","type":"article-journal","volume":"15"},"uris":["http://www.mendeley.com/documents/?uuid=21e4b6cd-cc90-33ca-8663-2eb60426e136"]}],"mendeley":{"formattedCitation":"(6)","plainTextFormattedCitation":"(6)","previouslyFormattedCitation":"(6)"},"properties":{"noteIndex":0},"schema":"https://github.com/citation-style-language/schema/raw/master/csl-citation.json"}</w:instrText>
      </w:r>
      <w:r w:rsidR="00583AC2">
        <w:fldChar w:fldCharType="separate"/>
      </w:r>
      <w:r w:rsidR="007D5BB3" w:rsidRPr="007D5BB3">
        <w:rPr>
          <w:noProof/>
        </w:rPr>
        <w:t>(6)</w:t>
      </w:r>
      <w:r w:rsidR="00583AC2">
        <w:fldChar w:fldCharType="end"/>
      </w:r>
      <w:r w:rsidR="004B1996">
        <w:t>, longer wait times were associated with lower patient satisfaction</w:t>
      </w:r>
      <w:r w:rsidR="007D5BB3">
        <w:fldChar w:fldCharType="begin" w:fldLock="1"/>
      </w:r>
      <w:r w:rsidR="007D5BB3">
        <w:instrText>ADDIN CSL_CITATION {"citationItems":[{"id":"ITEM-1","itemData":{"DOI":"10.1097/01.SMJ.0000054911.92771.41","ISSN":"0038-4348","author":[{"dropping-particle":"","family":"Waseem","given":"Muhammad","non-dropping-particle":"","parse-names":false,"suffix":""},{"dropping-particle":"","family":"Ravi","given":"Lalitha","non-dropping-particle":"","parse-names":false,"suffix":""},{"dropping-particle":"","family":"Radeos","given":"Michael","non-dropping-particle":"","parse-names":false,"suffix":""},{"dropping-particle":"","family":"Ganti","given":"Sandhya","non-dropping-particle":"","parse-names":false,"suffix":""}],"container-title":"Southern Medical Journal","id":"ITEM-1","issue":"9","issued":{"date-parts":[["2003","9"]]},"page":"880-883","title":"Parental Perception of Waiting Time and its Influence on Parental Satisfaction in an Urban Pediatric Emergency Department: Are Parents Accurate in Determining Waiting Time?","type":"article-journal","volume":"96"},"uris":["http://www.mendeley.com/documents/?uuid=0e54d891-e0a4-3e63-94eb-802c12d24760"]}],"mendeley":{"formattedCitation":"(7)","plainTextFormattedCitation":"(7)"},"properties":{"noteIndex":0},"schema":"https://github.com/citation-style-language/schema/raw/master/csl-citation.json"}</w:instrText>
      </w:r>
      <w:r w:rsidR="007D5BB3">
        <w:fldChar w:fldCharType="separate"/>
      </w:r>
      <w:r w:rsidR="007D5BB3" w:rsidRPr="007D5BB3">
        <w:rPr>
          <w:noProof/>
        </w:rPr>
        <w:t>(7)</w:t>
      </w:r>
      <w:r w:rsidR="007D5BB3">
        <w:fldChar w:fldCharType="end"/>
      </w:r>
      <w:r w:rsidR="009D00EF">
        <w:t>.</w:t>
      </w:r>
      <w:r w:rsidR="004B1996">
        <w:t xml:space="preserve"> </w:t>
      </w:r>
    </w:p>
    <w:p w:rsidR="005A5273" w:rsidRDefault="005A5273" w:rsidP="005A5273">
      <w:r w:rsidRPr="00F2003D">
        <w:t xml:space="preserve">IT </w:t>
      </w:r>
      <w:r>
        <w:t>capabilities within medicine are expanding rapidly and there is an explosion of information potentially available</w:t>
      </w:r>
      <w:r w:rsidR="003B12D0">
        <w:t xml:space="preserve"> to hospitals with Electronic Medical Records (EMRs)</w:t>
      </w:r>
      <w:r>
        <w:t>.</w:t>
      </w:r>
      <w:r w:rsidR="003B12D0">
        <w:t xml:space="preserve"> T</w:t>
      </w:r>
      <w:r>
        <w:t xml:space="preserve">ime-based patient </w:t>
      </w:r>
      <w:r w:rsidR="003B12D0">
        <w:t>metadata is now being collected</w:t>
      </w:r>
      <w:r>
        <w:t xml:space="preserve"> continuously in </w:t>
      </w:r>
      <w:r w:rsidR="003B12D0">
        <w:t>most</w:t>
      </w:r>
      <w:r>
        <w:t xml:space="preserve"> high-income</w:t>
      </w:r>
      <w:r w:rsidR="003B12D0">
        <w:t xml:space="preserve"> country emergency </w:t>
      </w:r>
      <w:r>
        <w:t>departments. Patients</w:t>
      </w:r>
      <w:r w:rsidR="003B12D0">
        <w:t xml:space="preserve"> and community-based healthcare providers</w:t>
      </w:r>
      <w:r>
        <w:t xml:space="preserve"> are increasingly IT literate and some seek mobile information to enable decision-making. There </w:t>
      </w:r>
      <w:r w:rsidR="0038584A">
        <w:t>is</w:t>
      </w:r>
      <w:r>
        <w:t xml:space="preserve"> also increased </w:t>
      </w:r>
      <w:r w:rsidR="0038584A">
        <w:t>consumer advocacy, seeking</w:t>
      </w:r>
      <w:r>
        <w:t xml:space="preserve"> greater transparency of clinical information. We don’t yet </w:t>
      </w:r>
      <w:r w:rsidR="0038584A">
        <w:t xml:space="preserve">fully </w:t>
      </w:r>
      <w:r>
        <w:t xml:space="preserve">understand how to integrate all this available information, nor the impact the information will have on patients and their families. </w:t>
      </w:r>
    </w:p>
    <w:p w:rsidR="005A5273" w:rsidRDefault="005A5273" w:rsidP="005A5273">
      <w:r>
        <w:t xml:space="preserve">Cabrini hospital </w:t>
      </w:r>
      <w:r w:rsidR="0072264F">
        <w:t xml:space="preserve">ED </w:t>
      </w:r>
      <w:r w:rsidR="0046579C">
        <w:t xml:space="preserve">(a not-for-profit/private, tertiary, urban facility) </w:t>
      </w:r>
      <w:r>
        <w:t xml:space="preserve">now has a real-time, mobile wait-time app displayed on their hospital website, that is also streamed to their waiting room and in the future will be streamed to Ambulance Victoria. While advertised ED wait times have been utilized for some time in the US, Australian emergency departments are only now starting to </w:t>
      </w:r>
      <w:r w:rsidR="00A260FA">
        <w:t>deploy this</w:t>
      </w:r>
      <w:r>
        <w:t xml:space="preserve"> concept, with several Victorian hospitals launching wait-time platforms in the last year (eg RCH, Geelong, Cabrini). Many other hospitals are interested in the </w:t>
      </w:r>
      <w:r w:rsidR="0072264F">
        <w:t>concept</w:t>
      </w:r>
      <w:r>
        <w:t>.</w:t>
      </w:r>
    </w:p>
    <w:p w:rsidR="00362B22" w:rsidRDefault="00362B22" w:rsidP="005A5273">
      <w:r>
        <w:lastRenderedPageBreak/>
        <w:t xml:space="preserve">Ambulance paramedics in Victoria currently make decisions regarding a patient’s destination hospital based on time taken to transfer preceding patients from the ambulance stretcher to the ED bed </w:t>
      </w:r>
      <w:r w:rsidR="0046579C">
        <w:t xml:space="preserve">(verbal communication, A/Prof Stephenson, </w:t>
      </w:r>
      <w:proofErr w:type="spellStart"/>
      <w:r w:rsidR="0046579C">
        <w:t>Amb</w:t>
      </w:r>
      <w:proofErr w:type="spellEnd"/>
      <w:r w:rsidR="0046579C">
        <w:t xml:space="preserve"> Vic). </w:t>
      </w:r>
      <w:r>
        <w:t xml:space="preserve">This information is provided in real time, though is only provided for ambulances currently at any given hospital and does not include the expected time to be seen by a clinician. </w:t>
      </w:r>
    </w:p>
    <w:p w:rsidR="005A5273" w:rsidRDefault="005A5273" w:rsidP="005A5273">
      <w:r>
        <w:t>The need for information transparency</w:t>
      </w:r>
      <w:r w:rsidR="00E34D90">
        <w:t xml:space="preserve"> and shared-decision making</w:t>
      </w:r>
      <w:r>
        <w:t xml:space="preserve"> must be partnered with safe conveying of information. Wait-time information could potentially be used to facilitate appropriate load spreading across acute care facilities at times of strain (by paramedics and general practitioners) if advanced knowledge of capacity was available. However, it may also allow someone with a treatable illness to self-divert to an inappropriate facility or decide not to seek help at all if queues seem prolonged</w:t>
      </w:r>
      <w:r w:rsidR="00174927">
        <w:fldChar w:fldCharType="begin" w:fldLock="1"/>
      </w:r>
      <w:r w:rsidR="007D5BB3">
        <w:instrText>ADDIN CSL_CITATION {"citationItems":[{"id":"ITEM-1","itemData":{"DOI":"10.5811/westjem.2012.8.13147","ISSN":"1936-900X","PMID":"23599836","abstract":"Advertising emergency department (ED) wait times has become a common practice in the United States. Proponents of this practice state that it is a powerful marketing strategy that can help steer patients to the ED. Opponents worry about the risk to the public health that arises from a patient with an emergent condition self-triaging to a further hospital, problems with inaccuracy and lack of standard definition of the reported time, and directing lower acuity patients to the higher cost ED setting instead to primary care. Three sample cases demonstrating the pitfalls of advertising ED wait times are discussed. Given the lack of rigorous evidence supporting the practice and potential adverse effects to the public health, caution about its use is advised.","author":[{"dropping-particle":"","family":"Weiner","given":"Scott G","non-dropping-particle":"","parse-names":false,"suffix":""}],"container-title":"The western journal of emergency medicine","id":"ITEM-1","issue":"2","issued":{"date-parts":[["2013","3"]]},"page":"77-8","publisher":"California Chapter of the American Academy of Emergency Medicine (Cal/AAEM)","title":"Advertising emergency department wait times.","type":"article-journal","volume":"14"},"uris":["http://www.mendeley.com/documents/?uuid=6eb51194-b3c3-3e77-94ca-f8611021029e"]}],"mendeley":{"formattedCitation":"(8)","plainTextFormattedCitation":"(8)","previouslyFormattedCitation":"(7)"},"properties":{"noteIndex":0},"schema":"https://github.com/citation-style-language/schema/raw/master/csl-citation.json"}</w:instrText>
      </w:r>
      <w:r w:rsidR="00174927">
        <w:fldChar w:fldCharType="separate"/>
      </w:r>
      <w:r w:rsidR="007D5BB3" w:rsidRPr="007D5BB3">
        <w:rPr>
          <w:noProof/>
        </w:rPr>
        <w:t>(8)</w:t>
      </w:r>
      <w:r w:rsidR="00174927">
        <w:fldChar w:fldCharType="end"/>
      </w:r>
      <w:r>
        <w:t xml:space="preserve"> There has been limited research into which patients are utilizing advertised ED wait times however a single study suggested that younger populations are willing to access this information most frequently </w:t>
      </w:r>
      <w:r w:rsidR="00174927">
        <w:fldChar w:fldCharType="begin" w:fldLock="1"/>
      </w:r>
      <w:r w:rsidR="007D5BB3">
        <w:instrText>ADDIN CSL_CITATION {"citationItems":[{"id":"ITEM-1","itemData":{"DOI":"10.2310/8000.2012.120601","ISSN":"1481-8035","abstract":"&lt;div class=\"abstract\" data-abstract-type=\"normal\"&gt;&lt;sec id='abs1'&gt;&lt;span class=\"bold\"&gt;Objectives:&lt;/span&gt;&lt;p&gt;Increased emergency department (ED) wait times lead to more patients who leave without being seen and decreased patient satisfaction. Many EDs post estimated wait times either online or in the ED to guide patient expectations. The objectives of this study were to assess patients' awareness of online wait time data and to investigate patients' willingness to use this information when choosing between two academic EDs in London, Ontario.&lt;/p&gt;&lt;/sec&gt;&lt;sec id='abs2'&gt;&lt;span class=\"bold\"&gt;Methods:&lt;/span&gt;&lt;p&gt;A prospective study was conducted over a 2-month period in a tertiary ED with online available wait times. Patients over 18 years of age assigned a Canadian Triage and Acuity Scale (CTAS) score of 3, 4, or 5 were approached by trained research assistants to complete a 15-item paper-based questionnaire. Multivariable logistic regression models were used to determine factors independently associated with the outcomes.&lt;/p&gt;&lt;/sec&gt;&lt;sec id='abs3'&gt;&lt;span class=\"bold\"&gt;Results:&lt;/span&gt;&lt;p&gt;A total of 1,211 patients completed the survey. Of these, 109 (9%) were aware that ED wait time information was available on the Internet; 544 (45%) reported that they would use the available data to make a decision on which ED to visit, and 536 (44%) indicated that they were more likely to go to the ED with a shorter wait time. Age, gender, household income, education, and Internet access were not associated with awareness of online ED wait times. Participants less than 40 years of age were more likely to use online wait time information.&lt;/p&gt;&lt;/sec&gt;&lt;sec id='abs4'&gt;&lt;span class=\"bold\"&gt;Conclusion:&lt;/span&gt;&lt;p&gt;There is low awareness of the availability of ED wait time data published online in the study locaton. Future research may include the delivery of a public awareness strategy for ED wait time data and a re-evaluation of ED use and patient satisfaction following this.&lt;/p&gt;&lt;/sec&gt;&lt;/div&gt;","author":[{"dropping-particle":"","family":"Yip","given":"Amelia","non-dropping-particle":"","parse-names":false,"suffix":""},{"dropping-particle":"","family":"McLeod","given":"Shelley","non-dropping-particle":"","parse-names":false,"suffix":""},{"dropping-particle":"","family":"McRae","given":"Andrew","non-dropping-particle":"","parse-names":false,"suffix":""},{"dropping-particle":"","family":"Xie","given":"Bin","non-dropping-particle":"","parse-names":false,"suffix":""}],"container-title":"CJEM","id":"ITEM-1","issue":"04","issued":{"date-parts":[["2012","7","11"]]},"page":"237-246","publisher":"Cambridge University Press","title":"Influence of publicly available online wait time data on emergency department choice in patients with noncritical complaints","type":"article-journal","volume":"14"},"uris":["http://www.mendeley.com/documents/?uuid=bed92a74-3f5e-39ae-b387-fc49d3ff19f2"]}],"mendeley":{"formattedCitation":"(9)","plainTextFormattedCitation":"(9)","previouslyFormattedCitation":"(8)"},"properties":{"noteIndex":0},"schema":"https://github.com/citation-style-language/schema/raw/master/csl-citation.json"}</w:instrText>
      </w:r>
      <w:r w:rsidR="00174927">
        <w:fldChar w:fldCharType="separate"/>
      </w:r>
      <w:r w:rsidR="007D5BB3" w:rsidRPr="007D5BB3">
        <w:rPr>
          <w:noProof/>
        </w:rPr>
        <w:t>(9)</w:t>
      </w:r>
      <w:r w:rsidR="00174927">
        <w:fldChar w:fldCharType="end"/>
      </w:r>
      <w:r w:rsidR="00174927">
        <w:t>.</w:t>
      </w:r>
    </w:p>
    <w:p w:rsidR="00F45C48" w:rsidRDefault="005A5273" w:rsidP="005A5273">
      <w:r>
        <w:t>Previous studies suggest that while decreased overall time in ED is associated with increased patient satisfaction</w:t>
      </w:r>
      <w:r w:rsidR="00174927">
        <w:t xml:space="preserve"> </w:t>
      </w:r>
      <w:r w:rsidR="00174927">
        <w:fldChar w:fldCharType="begin" w:fldLock="1"/>
      </w:r>
      <w:r w:rsidR="007D5BB3">
        <w:instrText>ADDIN CSL_CITATION {"citationItems":[{"id":"ITEM-1","itemData":{"DOI":"10.5811/westjem.2013.9.15816","ISSN":"1936-900X","PMID":"24672606","abstract":"INTRODUCTION Managing a patient's expectations in the emergency department (ED) environment is challenging. Previous studies have identified several factors associated with ED patient satisfaction. Lengthy wait times have shown to be associated with dissatisfaction with ED care. Understanding that patients are inaccurate at their estimation of wait time, which could lead to lower satisfaction, provides administrators possible points of intervention to help improve accuracy of estimation and possibly satisfaction with the ED. This study was undertaken to examine the accuracy of patient estimates of time periods in an ED and identify factors associated with accuracy. METHOD In this prospective convenience sample survey at UTMC ED, we collected data between March and July 2012. Outcome measures included duration of each phase of ED care and patient estimates of these time periods. RESULTS Among 309 participants, the majority underestimated the total length of stay (LOS) in the ED (median difference -7 minutes (IQR -29-12)). There was significant variability in ED LOS (median 155 minutes (IQR 75-240)). No significant associations were identified between accuracy of time estimates and gender, age, race, or insurance status. Participants with longer ED LOS demonstrated lower patient satisfaction scores (p&lt;0.001). CONCLUSION Patients demonstrated inaccurate time estimates of ED treatment times, including total LOS. Patients with longer ED LOS had lower patient satisfaction scores.","author":[{"dropping-particle":"","family":"Parker","given":"Brendan T","non-dropping-particle":"","parse-names":false,"suffix":""},{"dropping-particle":"","family":"Marco","given":"Catherine","non-dropping-particle":"","parse-names":false,"suffix":""}],"container-title":"The western journal of emergency medicine","id":"ITEM-1","issue":"2","issued":{"date-parts":[["2014","3"]]},"page":"170-5","publisher":"California Chapter of the American Academy of Emergency Medicine (Cal/AAEM)","title":"Emergency department length of stay: accuracy of patient estimates.","type":"article-journal","volume":"15"},"uris":["http://www.mendeley.com/documents/?uuid=21e4b6cd-cc90-33ca-8663-2eb60426e136"]}],"mendeley":{"formattedCitation":"(6)","plainTextFormattedCitation":"(6)","previouslyFormattedCitation":"(6)"},"properties":{"noteIndex":0},"schema":"https://github.com/citation-style-language/schema/raw/master/csl-citation.json"}</w:instrText>
      </w:r>
      <w:r w:rsidR="00174927">
        <w:fldChar w:fldCharType="separate"/>
      </w:r>
      <w:r w:rsidR="007D5BB3" w:rsidRPr="007D5BB3">
        <w:rPr>
          <w:noProof/>
        </w:rPr>
        <w:t>(6)</w:t>
      </w:r>
      <w:r w:rsidR="00174927">
        <w:fldChar w:fldCharType="end"/>
      </w:r>
      <w:r w:rsidR="00E37EE1">
        <w:t xml:space="preserve"> </w:t>
      </w:r>
      <w:r w:rsidR="00A260FA">
        <w:t>actual patient wait-times may not solely cause patient dissatisfaction</w:t>
      </w:r>
      <w:r w:rsidR="00174927">
        <w:t xml:space="preserve"> </w:t>
      </w:r>
      <w:r w:rsidR="00174927">
        <w:fldChar w:fldCharType="begin" w:fldLock="1"/>
      </w:r>
      <w:r w:rsidR="007D5BB3">
        <w:instrText>ADDIN CSL_CITATION {"citationItems":[{"id":"ITEM-1","itemData":{"DOI":"10.1111/1742-6723.12975","ISSN":"17426731","author":[{"dropping-particle":"","family":"Lawrence","given":"Petra","non-dropping-particle":"","parse-names":false,"suffix":""},{"dropping-particle":"","family":"Jarugula","given":"Rajeev","non-dropping-particle":"","parse-names":false,"suffix":""},{"dropping-particle":"","family":"Hazelwood","given":"Sarah","non-dropping-particle":"","parse-names":false,"suffix":""},{"dropping-particle":"","family":"Fincher","given":"Gavin","non-dropping-particle":"","parse-names":false,"suffix":""},{"dropping-particle":"","family":"Hay","given":"Karen","non-dropping-particle":"","parse-names":false,"suffix":""}],"container-title":"Emergency Medicine Australasia","id":"ITEM-1","issue":"5","issued":{"date-parts":[["2018","10","1"]]},"page":"672-677","publisher":"John Wiley &amp; Sons, Ltd (10.1111)","title":"Wait times are not the problem! Detailed analysis of unsolicited patient complaints from a metropolitan Australian emergency department","type":"article-journal","volume":"30"},"uris":["http://www.mendeley.com/documents/?uuid=3f62320c-8e3e-36a0-81fe-2628a16a20d3"]}],"mendeley":{"formattedCitation":"(10)","plainTextFormattedCitation":"(10)","previouslyFormattedCitation":"(9)"},"properties":{"noteIndex":0},"schema":"https://github.com/citation-style-language/schema/raw/master/csl-citation.json"}</w:instrText>
      </w:r>
      <w:r w:rsidR="00174927">
        <w:fldChar w:fldCharType="separate"/>
      </w:r>
      <w:r w:rsidR="007D5BB3" w:rsidRPr="007D5BB3">
        <w:rPr>
          <w:noProof/>
        </w:rPr>
        <w:t>(10)</w:t>
      </w:r>
      <w:r w:rsidR="00174927">
        <w:fldChar w:fldCharType="end"/>
      </w:r>
      <w:r w:rsidR="003B12D0">
        <w:t>.</w:t>
      </w:r>
      <w:r w:rsidR="00A260FA">
        <w:t xml:space="preserve"> </w:t>
      </w:r>
      <w:r w:rsidR="003B12D0">
        <w:t>R</w:t>
      </w:r>
      <w:r w:rsidR="00A260FA">
        <w:t>educed satisfaction may be due to expected versus actual wait-times.</w:t>
      </w:r>
      <w:r>
        <w:t xml:space="preserve"> It may be the communication (or lack of) around these times that is more valued by patients</w:t>
      </w:r>
      <w:r w:rsidR="00174927">
        <w:t xml:space="preserve">. </w:t>
      </w:r>
      <w:r>
        <w:t xml:space="preserve">It is also unclear how accurate advertised ED wait times are </w:t>
      </w:r>
      <w:r w:rsidR="00174927">
        <w:fldChar w:fldCharType="begin" w:fldLock="1"/>
      </w:r>
      <w:r w:rsidR="007D5BB3">
        <w:instrText>ADDIN CSL_CITATION {"citationItems":[{"id":"ITEM-1","itemData":{"DOI":"10.1111/acem.12107","ISSN":"10696563","PMID":"23701353","abstract":"OBJECTIVES Hospitals around the United States are advertising emergency department (ED) wait times. The objective was to measure the difference between publicly posted and actual ED wait times and to compare these between ED site volumes. METHODS This study was a retrospective consecutive sample of ED patients at one hospital system with four EDs. The wait times of 8,889 patients were included in this analysis. One ED was in a large teaching hospital with 5,000 ED patients per month; the other three were freestanding or community EDs without teaching and with fewer than 2,000 ED patients per month each. The publicly posted ED wait times at the time of patient arrival were recorded and compared to the actual wait times as retrieved from the ED tracking system. The difference between posted and actual wait times for each site was calculated. Separate one-way analysis of variance (ANOVA) tests with post hoc testing were conducted to assess actual wait time and wait time difference between ED sites. RESULTS Mean and standard deviation (SD) wait time difference at the main ED with a volume of 5,000 patients per month was 31.5 (±61.2) minutes. At the facilities with fewer than 2,000 ED patients per month each, the differences in wait times were 4.2 (±21.8), 8.6 (±23.8), and 1.3 (±11.9) minutes. ANOVA results revealed that the main ED had significantly different actual wait time and wait time differences (p &lt; 0.05) when compared to the other three EDs. CONCLUSIONS In one hospital system, publicly posted ED wait times show better accuracy in EDs that see 2,000 or fewer patients per month and less accuracy for an ED that sees 5,000 patients per month, likely due to flow confounders.","author":[{"dropping-particle":"","family":"Jouriles","given":"Nicholas","non-dropping-particle":"","parse-names":false,"suffix":""},{"dropping-particle":"","family":"Simon","given":"Erin L.","non-dropping-particle":"","parse-names":false,"suffix":""},{"dropping-particle":"","family":"Griffin","given":"Peter","non-dropping-particle":"","parse-names":false,"suffix":""},{"dropping-particle":"","family":"Williams","given":"Carolyn Jo","non-dropping-particle":"","parse-names":false,"suffix":""},{"dropping-particle":"","family":"Haller","given":"Nairmeen Awad","non-dropping-particle":"","parse-names":false,"suffix":""}],"container-title":"Academic Emergency Medicine","editor":[{"dropping-particle":"","family":"Ufberg","given":"Jacob W.","non-dropping-particle":"","parse-names":false,"suffix":""}],"id":"ITEM-1","issue":"4","issued":{"date-parts":[["2013","4"]]},"page":"421-423","title":"Posted Emergency Department Wait Times Are Not Always Accurate","type":"article-journal","volume":"20"},"uris":["http://www.mendeley.com/documents/?uuid=9d11070e-28d8-3add-af47-62bb55241969"]}],"mendeley":{"formattedCitation":"(11)","plainTextFormattedCitation":"(11)","previouslyFormattedCitation":"(10)"},"properties":{"noteIndex":0},"schema":"https://github.com/citation-style-language/schema/raw/master/csl-citation.json"}</w:instrText>
      </w:r>
      <w:r w:rsidR="00174927">
        <w:fldChar w:fldCharType="separate"/>
      </w:r>
      <w:r w:rsidR="007D5BB3" w:rsidRPr="007D5BB3">
        <w:rPr>
          <w:noProof/>
        </w:rPr>
        <w:t>(11)</w:t>
      </w:r>
      <w:r w:rsidR="00174927">
        <w:fldChar w:fldCharType="end"/>
      </w:r>
      <w:r>
        <w:t xml:space="preserve">and whether this impacts on patient or community perspective. </w:t>
      </w:r>
      <w:r w:rsidR="00E34D90">
        <w:t>To our knowledge, there is no clinical</w:t>
      </w:r>
      <w:r>
        <w:t xml:space="preserve"> research into patient expectation of advertised wait time accuracy, or understanding of wait time context. </w:t>
      </w:r>
    </w:p>
    <w:p w:rsidR="00921E4B" w:rsidRPr="00A37FC8" w:rsidRDefault="008D2420" w:rsidP="00A37FC8">
      <w:pPr>
        <w:tabs>
          <w:tab w:val="left" w:pos="2190"/>
        </w:tabs>
      </w:pPr>
      <w:r>
        <w:tab/>
      </w:r>
    </w:p>
    <w:p w:rsidR="00921E4B" w:rsidRDefault="00921E4B">
      <w:pPr>
        <w:rPr>
          <w:b/>
          <w:u w:val="single"/>
        </w:rPr>
      </w:pPr>
      <w:r>
        <w:rPr>
          <w:b/>
          <w:u w:val="single"/>
        </w:rPr>
        <w:t>Study goals and objectives:</w:t>
      </w:r>
    </w:p>
    <w:p w:rsidR="00814E29" w:rsidRDefault="0094239D" w:rsidP="00265E70">
      <w:r>
        <w:t xml:space="preserve">The goal of the study is to qualitatively explore patient and health community perspectives regarding  ED wait times. </w:t>
      </w:r>
    </w:p>
    <w:p w:rsidR="00C438A3" w:rsidRDefault="00C438A3" w:rsidP="00265E70">
      <w:r>
        <w:t>We</w:t>
      </w:r>
      <w:r w:rsidR="00084B43">
        <w:t xml:space="preserve"> will explore consumer/potential consumer, Health administrators and Paramedic perspectives on what constitutes an ED wait time, the </w:t>
      </w:r>
      <w:r>
        <w:t xml:space="preserve">potential </w:t>
      </w:r>
      <w:r w:rsidR="00084B43">
        <w:t>impact of advertised ED wait times</w:t>
      </w:r>
      <w:r>
        <w:t xml:space="preserve"> (on the patient experience, on staff experience, on load spreading amongst facilities)</w:t>
      </w:r>
      <w:r w:rsidR="00084B43">
        <w:t>, the safety/potential risk profile of advertised ED wait times</w:t>
      </w:r>
      <w:r>
        <w:t xml:space="preserve"> and how information should be displayed to mitigate any risks identified. </w:t>
      </w:r>
    </w:p>
    <w:p w:rsidR="00755005" w:rsidRDefault="00C438A3" w:rsidP="00265E70">
      <w:r>
        <w:t>We will also investigate how and where consumers of the wait time information would like to receive this information. The barriers and enablers to being able to obtain and display this data will be explored. We may be able to compare consumer thoughts between those who are and aren’t exposed to this information as one ED currently displays predicted wait times online and in their waiting room.</w:t>
      </w:r>
    </w:p>
    <w:p w:rsidR="00755005" w:rsidRDefault="00755005" w:rsidP="00265E70">
      <w:pPr>
        <w:rPr>
          <w:b/>
          <w:u w:val="single"/>
        </w:rPr>
      </w:pPr>
    </w:p>
    <w:p w:rsidR="00265E70" w:rsidRDefault="00265E70" w:rsidP="00265E70">
      <w:pPr>
        <w:rPr>
          <w:b/>
          <w:u w:val="single"/>
        </w:rPr>
      </w:pPr>
      <w:r w:rsidRPr="00265E70">
        <w:rPr>
          <w:b/>
          <w:u w:val="single"/>
        </w:rPr>
        <w:t>Study design:</w:t>
      </w:r>
    </w:p>
    <w:p w:rsidR="00C50F1C" w:rsidRDefault="008259BE" w:rsidP="00265E70">
      <w:r>
        <w:t xml:space="preserve">Study type: </w:t>
      </w:r>
      <w:r w:rsidR="00265E70">
        <w:t>This study will be a prospective, qualitative study</w:t>
      </w:r>
      <w:r>
        <w:t>, using face-to-face and phone interviews</w:t>
      </w:r>
      <w:r w:rsidR="00265E70">
        <w:t xml:space="preserve">. We will collect data for </w:t>
      </w:r>
      <w:r w:rsidR="007B2E59">
        <w:t>2-</w:t>
      </w:r>
      <w:r w:rsidR="00265E70">
        <w:t>3 months</w:t>
      </w:r>
      <w:r w:rsidR="007B2E59">
        <w:t xml:space="preserve"> (until theme saturation is achieved)</w:t>
      </w:r>
      <w:r w:rsidR="00265E70">
        <w:t xml:space="preserve"> </w:t>
      </w:r>
      <w:r w:rsidR="00814E29">
        <w:t xml:space="preserve">in 2019 on a date to be </w:t>
      </w:r>
      <w:r w:rsidR="00C50F1C">
        <w:t xml:space="preserve">determined once ethics approval is </w:t>
      </w:r>
      <w:r w:rsidR="007B2E59">
        <w:t>obtained</w:t>
      </w:r>
      <w:r w:rsidR="00814E29">
        <w:t xml:space="preserve">. </w:t>
      </w:r>
    </w:p>
    <w:p w:rsidR="00683855" w:rsidRDefault="00683855" w:rsidP="00265E70"/>
    <w:p w:rsidR="008259BE" w:rsidRDefault="008259BE" w:rsidP="00265E70">
      <w:r>
        <w:t xml:space="preserve">Population: </w:t>
      </w:r>
    </w:p>
    <w:p w:rsidR="00683855" w:rsidRDefault="008259BE" w:rsidP="00265E70">
      <w:r>
        <w:lastRenderedPageBreak/>
        <w:t>Consumers of emergency medicine care and potential consumers of wait time information in Melbourne, Australia. The hospital settings will be Cabrini</w:t>
      </w:r>
      <w:r w:rsidR="001C1200">
        <w:t xml:space="preserve"> (currently has wait times advertised online and at triage)</w:t>
      </w:r>
      <w:r>
        <w:t>, Monash Clayton (adults and children)</w:t>
      </w:r>
      <w:r w:rsidR="00FC2327">
        <w:t>, St Vincent’s Hospital</w:t>
      </w:r>
      <w:r>
        <w:t xml:space="preserve"> and Box Hill emergency departments</w:t>
      </w:r>
      <w:r w:rsidR="007B2E59">
        <w:t xml:space="preserve"> </w:t>
      </w:r>
      <w:r w:rsidR="001C1200">
        <w:t>(controls, with no advertised wait-times)</w:t>
      </w:r>
      <w:r>
        <w:t>. The non-acute care settings will be consumers of Bolton</w:t>
      </w:r>
      <w:r w:rsidR="0046579C">
        <w:t xml:space="preserve"> </w:t>
      </w:r>
      <w:r>
        <w:t>Clarke services (ex-RDNS), sports clubs, school groups and health administrators/stakeholders.</w:t>
      </w:r>
    </w:p>
    <w:p w:rsidR="00683855" w:rsidRDefault="00683855" w:rsidP="00265E70"/>
    <w:p w:rsidR="00683855" w:rsidRDefault="00683855" w:rsidP="00265E70">
      <w:r>
        <w:t>Acute hospital setting</w:t>
      </w:r>
      <w:r w:rsidR="007B2E59">
        <w:t>:</w:t>
      </w:r>
    </w:p>
    <w:p w:rsidR="00F91F53" w:rsidRDefault="00EF3DF9" w:rsidP="00265E70">
      <w:r>
        <w:t xml:space="preserve">Inclusion: </w:t>
      </w:r>
    </w:p>
    <w:p w:rsidR="00EF3DF9" w:rsidRDefault="00EF3DF9" w:rsidP="00F91F53">
      <w:pPr>
        <w:pStyle w:val="ListParagraph"/>
        <w:numPr>
          <w:ilvl w:val="0"/>
          <w:numId w:val="14"/>
        </w:numPr>
      </w:pPr>
      <w:r>
        <w:t>Convenience sample based on researcher availability, with purposiv</w:t>
      </w:r>
      <w:r w:rsidR="00683855">
        <w:t>e sampling of a variety of</w:t>
      </w:r>
      <w:r>
        <w:t xml:space="preserve"> times and days of the week.</w:t>
      </w:r>
    </w:p>
    <w:p w:rsidR="008259BE" w:rsidRDefault="008259BE" w:rsidP="00F91F53">
      <w:pPr>
        <w:pStyle w:val="ListParagraph"/>
        <w:numPr>
          <w:ilvl w:val="0"/>
          <w:numId w:val="14"/>
        </w:numPr>
      </w:pPr>
      <w:r>
        <w:t xml:space="preserve">Patients: Current emergency medicine patients </w:t>
      </w:r>
      <w:r w:rsidR="00EF3DF9">
        <w:t>waiting for care or waiting for completion of emergency medicine care</w:t>
      </w:r>
      <w:r w:rsidR="007B2E59">
        <w:t xml:space="preserve"> (at facilities that have published wait times and those that don’t)</w:t>
      </w:r>
    </w:p>
    <w:p w:rsidR="00AA1E08" w:rsidRDefault="008259BE" w:rsidP="00F91F53">
      <w:pPr>
        <w:pStyle w:val="ListParagraph"/>
        <w:numPr>
          <w:ilvl w:val="0"/>
          <w:numId w:val="14"/>
        </w:numPr>
      </w:pPr>
      <w:r>
        <w:t>Paramedics: Paramedics waiting to offload patients</w:t>
      </w:r>
      <w:r w:rsidR="007B2E59">
        <w:t xml:space="preserve"> from ambulance stretchers to beds</w:t>
      </w:r>
      <w:r>
        <w:t xml:space="preserve"> in emergency departments</w:t>
      </w:r>
    </w:p>
    <w:p w:rsidR="00C50F1C" w:rsidRDefault="00C50F1C" w:rsidP="00F91F53">
      <w:pPr>
        <w:pStyle w:val="ListParagraph"/>
        <w:numPr>
          <w:ilvl w:val="0"/>
          <w:numId w:val="14"/>
        </w:numPr>
      </w:pPr>
      <w:r>
        <w:t>All patients</w:t>
      </w:r>
      <w:r w:rsidR="008259BE">
        <w:t xml:space="preserve"> (or their guardians/support persons)</w:t>
      </w:r>
      <w:r>
        <w:t xml:space="preserve"> </w:t>
      </w:r>
      <w:r w:rsidR="00EF3DF9">
        <w:t xml:space="preserve">and paramedics </w:t>
      </w:r>
      <w:r>
        <w:t>who are potentially eligible for inclusion in the study will be invited to participate.</w:t>
      </w:r>
      <w:r w:rsidR="00EF3DF9">
        <w:t xml:space="preserve"> </w:t>
      </w:r>
    </w:p>
    <w:p w:rsidR="00683855" w:rsidRDefault="00683855" w:rsidP="00265E70"/>
    <w:p w:rsidR="00EF3DF9" w:rsidRDefault="00EF3DF9" w:rsidP="00265E70">
      <w:r>
        <w:t xml:space="preserve">Exclusion: </w:t>
      </w:r>
    </w:p>
    <w:p w:rsidR="00AA1E08" w:rsidRDefault="00AA1E08" w:rsidP="00683855">
      <w:pPr>
        <w:pStyle w:val="ListParagraph"/>
        <w:numPr>
          <w:ilvl w:val="0"/>
          <w:numId w:val="9"/>
        </w:numPr>
      </w:pPr>
      <w:r>
        <w:t xml:space="preserve">Any patient/paramedic or community representative who does not consent </w:t>
      </w:r>
    </w:p>
    <w:p w:rsidR="00AA1E08" w:rsidRDefault="00AA1E08" w:rsidP="00683855">
      <w:pPr>
        <w:pStyle w:val="ListParagraph"/>
        <w:numPr>
          <w:ilvl w:val="0"/>
          <w:numId w:val="9"/>
        </w:numPr>
      </w:pPr>
      <w:r>
        <w:t>Any patient deemed incapable of consent due to illness</w:t>
      </w:r>
      <w:r w:rsidR="00683855">
        <w:t>, capacity or communication barriers</w:t>
      </w:r>
      <w:r w:rsidR="0046579C">
        <w:t xml:space="preserve"> (as judged by the patient/family, interviewer or clinical staff)</w:t>
      </w:r>
    </w:p>
    <w:p w:rsidR="00AA1E08" w:rsidRDefault="00AA1E08" w:rsidP="00683855">
      <w:pPr>
        <w:pStyle w:val="ListParagraph"/>
        <w:numPr>
          <w:ilvl w:val="0"/>
          <w:numId w:val="9"/>
        </w:numPr>
      </w:pPr>
      <w:r>
        <w:t>Any patient who exhibits significant distress</w:t>
      </w:r>
    </w:p>
    <w:p w:rsidR="007B2E59" w:rsidRDefault="00AA1E08" w:rsidP="00683855">
      <w:pPr>
        <w:pStyle w:val="ListParagraph"/>
        <w:numPr>
          <w:ilvl w:val="0"/>
          <w:numId w:val="9"/>
        </w:numPr>
      </w:pPr>
      <w:r>
        <w:t>Any patient whose treatment would be impeded or delayed by the interview (as judged by the patient</w:t>
      </w:r>
      <w:r w:rsidR="0046579C">
        <w:t>/family</w:t>
      </w:r>
      <w:r>
        <w:t>, interviewer or clinical staff)</w:t>
      </w:r>
    </w:p>
    <w:p w:rsidR="00BF0E03" w:rsidRDefault="007B2E59" w:rsidP="00683855">
      <w:pPr>
        <w:pStyle w:val="ListParagraph"/>
        <w:numPr>
          <w:ilvl w:val="0"/>
          <w:numId w:val="9"/>
        </w:numPr>
      </w:pPr>
      <w:r>
        <w:t>Any paramedic who is required to attend to a patient rather than undertake the interview, based on patient needs (note 2 paramedics accompany a patient, usually one attends to the patient whilst the other is available to talk for short periods of time).</w:t>
      </w:r>
    </w:p>
    <w:p w:rsidR="00C50F1C" w:rsidRDefault="00C50F1C" w:rsidP="00265E70"/>
    <w:p w:rsidR="00D609CF" w:rsidRDefault="00683855" w:rsidP="00265E70">
      <w:r>
        <w:t>Community settings</w:t>
      </w:r>
    </w:p>
    <w:p w:rsidR="00683855" w:rsidRDefault="006A022C" w:rsidP="00265E70">
      <w:r>
        <w:t xml:space="preserve">A convenience sample of sports club members will be taken. A sports facility similar distance to participating Emergency Departments will be </w:t>
      </w:r>
      <w:r w:rsidR="001C1200">
        <w:t>chosen randomly</w:t>
      </w:r>
      <w:r>
        <w:t xml:space="preserve">. </w:t>
      </w:r>
      <w:r w:rsidR="0011188C">
        <w:t xml:space="preserve">Sports clubs utilizing this facility will approached. </w:t>
      </w:r>
      <w:r w:rsidR="00D609CF">
        <w:t>Sports</w:t>
      </w:r>
      <w:r w:rsidR="00683855">
        <w:t xml:space="preserve"> club members</w:t>
      </w:r>
      <w:r w:rsidR="007B2E59">
        <w:t xml:space="preserve"> (or their parents if appropriate)</w:t>
      </w:r>
      <w:r w:rsidR="00683855">
        <w:t xml:space="preserve"> will be approached </w:t>
      </w:r>
      <w:r w:rsidR="00D02DF4">
        <w:t>via the club administration for potential recruitment for interviews.</w:t>
      </w:r>
      <w:r w:rsidR="007B2E59">
        <w:t xml:space="preserve"> Depending on the feedback from the club, members (or their parents) may be approached by phone or on a sports’ field.</w:t>
      </w:r>
    </w:p>
    <w:p w:rsidR="00FE559E" w:rsidRDefault="00FE559E" w:rsidP="00FE559E">
      <w:r>
        <w:t>Bolton Clarke consumer representatives will be approached via letter to seek expressions of interest in participating in a phone interview. For those who consent to participate, a telephone interview will be undertaken at a time mutually suitable for both the researcher and the consumer.</w:t>
      </w:r>
    </w:p>
    <w:p w:rsidR="00683855" w:rsidRDefault="00C019D8" w:rsidP="00265E70">
      <w:r>
        <w:t xml:space="preserve">Two schools will be approached via their Parents’ </w:t>
      </w:r>
      <w:r w:rsidR="008B31BD">
        <w:t>A</w:t>
      </w:r>
      <w:r>
        <w:t>ssociation. One primary and one secondary school.</w:t>
      </w:r>
      <w:r w:rsidR="00E34D90">
        <w:t xml:space="preserve"> </w:t>
      </w:r>
      <w:r>
        <w:t>If parents are willing to be interviewed</w:t>
      </w:r>
      <w:r w:rsidR="00FB3F5A">
        <w:t>,</w:t>
      </w:r>
      <w:r>
        <w:t xml:space="preserve"> they will be contacted via email or telephone. Interviews will be held face to face or via telephone. </w:t>
      </w:r>
    </w:p>
    <w:p w:rsidR="00B25DB0" w:rsidRDefault="00B25DB0" w:rsidP="00265E70">
      <w:r>
        <w:lastRenderedPageBreak/>
        <w:t>Health administrators:</w:t>
      </w:r>
    </w:p>
    <w:p w:rsidR="00B25DB0" w:rsidRDefault="00B25DB0" w:rsidP="00265E70">
      <w:r>
        <w:t>Health administrators will be contacted via phone or face to face. Interviews will be held either via telephone or face to face.</w:t>
      </w:r>
    </w:p>
    <w:p w:rsidR="00683855" w:rsidRDefault="00683855" w:rsidP="00265E70"/>
    <w:p w:rsidR="00354126" w:rsidRDefault="00354126" w:rsidP="00D74661">
      <w:pPr>
        <w:rPr>
          <w:b/>
          <w:u w:val="single"/>
        </w:rPr>
      </w:pPr>
      <w:r w:rsidRPr="00354126">
        <w:rPr>
          <w:b/>
          <w:u w:val="single"/>
        </w:rPr>
        <w:t>Methodology:</w:t>
      </w:r>
    </w:p>
    <w:p w:rsidR="00F91F53" w:rsidRPr="007D5BB3" w:rsidRDefault="00F91F53" w:rsidP="00D74661">
      <w:pPr>
        <w:rPr>
          <w:u w:val="single"/>
        </w:rPr>
      </w:pPr>
      <w:r w:rsidRPr="007D5BB3">
        <w:rPr>
          <w:u w:val="single"/>
        </w:rPr>
        <w:t>Interviewer:</w:t>
      </w:r>
    </w:p>
    <w:p w:rsidR="00D74661" w:rsidRDefault="00D74661" w:rsidP="00D74661">
      <w:r>
        <w:t>The investigator</w:t>
      </w:r>
      <w:r w:rsidR="00354126">
        <w:t xml:space="preserve"> (MS)</w:t>
      </w:r>
      <w:r>
        <w:t xml:space="preserve"> will</w:t>
      </w:r>
      <w:r w:rsidR="007B2E59">
        <w:t xml:space="preserve"> be</w:t>
      </w:r>
      <w:r>
        <w:t xml:space="preserve"> the interviewer</w:t>
      </w:r>
      <w:r w:rsidR="00942723">
        <w:t>.</w:t>
      </w:r>
    </w:p>
    <w:p w:rsidR="00255351" w:rsidRDefault="00D74661" w:rsidP="00D74661">
      <w:r>
        <w:t>The</w:t>
      </w:r>
      <w:r w:rsidR="0058360E">
        <w:t xml:space="preserve"> investigator will</w:t>
      </w:r>
      <w:r>
        <w:t xml:space="preserve"> attend </w:t>
      </w:r>
      <w:r w:rsidR="00255351">
        <w:t>each location</w:t>
      </w:r>
      <w:r>
        <w:t xml:space="preserve"> at various intervals</w:t>
      </w:r>
      <w:r w:rsidR="00EA57B4">
        <w:t xml:space="preserve"> for face</w:t>
      </w:r>
      <w:r w:rsidR="0058360E">
        <w:t>-</w:t>
      </w:r>
      <w:r w:rsidR="00EA57B4">
        <w:t>to</w:t>
      </w:r>
      <w:r w:rsidR="0058360E">
        <w:t>-f</w:t>
      </w:r>
      <w:r w:rsidR="00EA57B4">
        <w:t>ace</w:t>
      </w:r>
      <w:r w:rsidR="0058360E">
        <w:t xml:space="preserve"> recruitment and</w:t>
      </w:r>
      <w:r w:rsidR="00EA57B4">
        <w:t xml:space="preserve"> interviews. This will include </w:t>
      </w:r>
      <w:r w:rsidR="00255351">
        <w:t>emergency department</w:t>
      </w:r>
      <w:r w:rsidR="00EA57B4">
        <w:t>s with and without published wait times</w:t>
      </w:r>
      <w:r w:rsidR="00FD2E14">
        <w:t>. These will be single interviews without follow up interviews</w:t>
      </w:r>
      <w:r w:rsidR="00F347DC">
        <w:t>/contact</w:t>
      </w:r>
      <w:r w:rsidR="00FD2E14">
        <w:t xml:space="preserve">. </w:t>
      </w:r>
    </w:p>
    <w:p w:rsidR="00C019D8" w:rsidRPr="004E7E10" w:rsidRDefault="0058360E" w:rsidP="00D74661">
      <w:r>
        <w:t xml:space="preserve">The interviewer will be dressed in office attire </w:t>
      </w:r>
      <w:r w:rsidR="00FD1198">
        <w:t xml:space="preserve">(for hospital settings) and casual attire (for sports settings) </w:t>
      </w:r>
      <w:r>
        <w:t xml:space="preserve">with </w:t>
      </w:r>
      <w:r w:rsidR="00255351">
        <w:t>a researcher ID/name-tag</w:t>
      </w:r>
      <w:r w:rsidR="00FD1198">
        <w:t xml:space="preserve"> (not aligned to the health service)</w:t>
      </w:r>
      <w:r w:rsidR="00255351">
        <w:t xml:space="preserve">. </w:t>
      </w:r>
      <w:r w:rsidR="00FD1198">
        <w:t xml:space="preserve">For phone interviews, the interviewer will also introduce </w:t>
      </w:r>
      <w:r w:rsidR="008B31BD">
        <w:t>him/her</w:t>
      </w:r>
      <w:r w:rsidR="00FD1198">
        <w:t xml:space="preserve">self as a researcher. </w:t>
      </w:r>
      <w:r w:rsidR="00255351">
        <w:t>They will make it clear that they are not part of the patient’s health-care team</w:t>
      </w:r>
      <w:r w:rsidR="00FD1198">
        <w:t xml:space="preserve"> or representing a particular health care facility</w:t>
      </w:r>
      <w:r w:rsidR="0046579C">
        <w:t>, but are a from a Research Institute</w:t>
      </w:r>
      <w:r w:rsidR="00255351">
        <w:t xml:space="preserve">. </w:t>
      </w:r>
    </w:p>
    <w:p w:rsidR="00FD1198" w:rsidRDefault="00FD1198" w:rsidP="00D74661"/>
    <w:p w:rsidR="00FD1198" w:rsidRDefault="00FD1198" w:rsidP="00D74661">
      <w:r>
        <w:t>Interviews:</w:t>
      </w:r>
    </w:p>
    <w:p w:rsidR="007D5BB3" w:rsidRDefault="00FD1198" w:rsidP="00FD1198">
      <w:r>
        <w:t>Consent will be obtained</w:t>
      </w:r>
      <w:r w:rsidR="0046579C">
        <w:t xml:space="preserve"> (written in face-to-face settings, verbal preceding phone interviews)</w:t>
      </w:r>
      <w:r>
        <w:t xml:space="preserve">. </w:t>
      </w:r>
      <w:r w:rsidR="00255351">
        <w:t>Semi-structured interviews will be undertaken, using o</w:t>
      </w:r>
      <w:r w:rsidR="00354126">
        <w:t xml:space="preserve">pen-ended questions (see attached). Approximate </w:t>
      </w:r>
      <w:r w:rsidR="00255351">
        <w:t>interview duration</w:t>
      </w:r>
      <w:r w:rsidR="00762F0E">
        <w:t xml:space="preserve"> is </w:t>
      </w:r>
      <w:r w:rsidR="00354126">
        <w:t xml:space="preserve">15 minutes per interview. There will be no interruption or delay to treatment or </w:t>
      </w:r>
      <w:r w:rsidR="00222867">
        <w:t xml:space="preserve">clinician </w:t>
      </w:r>
      <w:r w:rsidR="00354126">
        <w:t xml:space="preserve">workflow. The interview can be cancelled at any time at the request of the patient, interviewer or clinical staff. </w:t>
      </w:r>
      <w:r>
        <w:t xml:space="preserve">Each interview will be recorded. </w:t>
      </w:r>
    </w:p>
    <w:p w:rsidR="00C019D8" w:rsidRDefault="00C019D8" w:rsidP="00D74661"/>
    <w:p w:rsidR="00C30365" w:rsidRDefault="00C30365" w:rsidP="00D74661">
      <w:pPr>
        <w:rPr>
          <w:b/>
          <w:u w:val="single"/>
        </w:rPr>
      </w:pPr>
    </w:p>
    <w:p w:rsidR="00222867" w:rsidRDefault="00222867" w:rsidP="00D74661">
      <w:pPr>
        <w:rPr>
          <w:b/>
          <w:u w:val="single"/>
        </w:rPr>
      </w:pPr>
      <w:r w:rsidRPr="00222867">
        <w:rPr>
          <w:b/>
          <w:u w:val="single"/>
        </w:rPr>
        <w:t>Data Collection:</w:t>
      </w:r>
    </w:p>
    <w:p w:rsidR="00E91470" w:rsidRDefault="00222867" w:rsidP="00D74661">
      <w:r>
        <w:t>Data to be collected</w:t>
      </w:r>
      <w:r w:rsidR="00463903">
        <w:t xml:space="preserve"> via semi-structured interviews:</w:t>
      </w:r>
    </w:p>
    <w:p w:rsidR="00865F1C" w:rsidRPr="00463903" w:rsidRDefault="00865F1C" w:rsidP="00865F1C">
      <w:pPr>
        <w:rPr>
          <w:u w:val="single"/>
        </w:rPr>
      </w:pPr>
      <w:r w:rsidRPr="006E1D59">
        <w:rPr>
          <w:u w:val="single"/>
        </w:rPr>
        <w:t>Demographics:</w:t>
      </w:r>
    </w:p>
    <w:p w:rsidR="00865F1C" w:rsidRDefault="00865F1C" w:rsidP="00865F1C">
      <w:r>
        <w:t>Age</w:t>
      </w:r>
    </w:p>
    <w:p w:rsidR="00865F1C" w:rsidRDefault="00865F1C" w:rsidP="00865F1C">
      <w:r>
        <w:t>Gender</w:t>
      </w:r>
    </w:p>
    <w:p w:rsidR="00865F1C" w:rsidRDefault="00865F1C" w:rsidP="00865F1C">
      <w:r>
        <w:t>Triage category (if in an ED)</w:t>
      </w:r>
    </w:p>
    <w:p w:rsidR="00865F1C" w:rsidRDefault="00865F1C" w:rsidP="00865F1C">
      <w:r>
        <w:t>Time/Day of attendance (if in an ED)</w:t>
      </w:r>
    </w:p>
    <w:p w:rsidR="00865F1C" w:rsidRDefault="00865F1C" w:rsidP="00865F1C">
      <w:r>
        <w:t>Actual patient wait time prior to the interview commencing (if in an ED)</w:t>
      </w:r>
    </w:p>
    <w:p w:rsidR="00865F1C" w:rsidRDefault="00865F1C" w:rsidP="00865F1C">
      <w:r>
        <w:t>People present at interview (relationships rather than names, eg mother/friend)</w:t>
      </w:r>
    </w:p>
    <w:p w:rsidR="00F0570E" w:rsidRDefault="00F0570E" w:rsidP="00F0570E">
      <w:r>
        <w:t>Where the interview is being held (will be de-identified but will allow investigators to ensure they have sampled a broad spectrum of community representatives and to compare intervention and control site data)</w:t>
      </w:r>
    </w:p>
    <w:p w:rsidR="00F0570E" w:rsidRDefault="00F0570E" w:rsidP="00F0570E">
      <w:r>
        <w:lastRenderedPageBreak/>
        <w:t>Presence or absence of advertised wait times for the ED the Paramedic or patient is attending</w:t>
      </w:r>
    </w:p>
    <w:p w:rsidR="00F0570E" w:rsidRDefault="00F0570E" w:rsidP="00865F1C"/>
    <w:p w:rsidR="00865F1C" w:rsidRDefault="00865F1C" w:rsidP="00D74661"/>
    <w:p w:rsidR="002C4BB4" w:rsidRDefault="002C4BB4">
      <w:pPr>
        <w:rPr>
          <w:b/>
          <w:u w:val="single"/>
        </w:rPr>
      </w:pPr>
      <w:r>
        <w:rPr>
          <w:b/>
          <w:u w:val="single"/>
        </w:rPr>
        <w:br w:type="page"/>
      </w:r>
    </w:p>
    <w:p w:rsidR="008956DA" w:rsidRPr="00463903" w:rsidRDefault="008956DA" w:rsidP="008956DA">
      <w:pPr>
        <w:rPr>
          <w:b/>
          <w:u w:val="single"/>
        </w:rPr>
      </w:pPr>
      <w:r w:rsidRPr="006E1D59">
        <w:rPr>
          <w:b/>
          <w:u w:val="single"/>
        </w:rPr>
        <w:lastRenderedPageBreak/>
        <w:t>Questions for Patient/Accompanying persons in Emergency Department:</w:t>
      </w:r>
    </w:p>
    <w:p w:rsidR="008956DA" w:rsidRPr="00EE1EBE" w:rsidRDefault="008956DA" w:rsidP="008956DA">
      <w:pPr>
        <w:rPr>
          <w:u w:val="single"/>
        </w:rPr>
      </w:pPr>
      <w:r w:rsidRPr="00174927">
        <w:rPr>
          <w:u w:val="single"/>
        </w:rPr>
        <w:t>Wait times actual vs expectation:</w:t>
      </w:r>
    </w:p>
    <w:p w:rsidR="008956DA" w:rsidRDefault="008956DA" w:rsidP="008956DA">
      <w:r>
        <w:t>When do you think the ED wait time should begin?</w:t>
      </w:r>
    </w:p>
    <w:p w:rsidR="008956DA" w:rsidRDefault="008956DA" w:rsidP="008956DA">
      <w:r>
        <w:t>When do you think the ED wait time ends?</w:t>
      </w:r>
    </w:p>
    <w:p w:rsidR="008956DA" w:rsidRDefault="008956DA" w:rsidP="008956DA">
      <w:r>
        <w:t>What do you think about waiting times to see an emergency doctor?</w:t>
      </w:r>
    </w:p>
    <w:p w:rsidR="008956DA" w:rsidRDefault="008956DA" w:rsidP="008956DA">
      <w:pPr>
        <w:ind w:firstLine="720"/>
      </w:pPr>
      <w:r>
        <w:t>Prompts:</w:t>
      </w:r>
    </w:p>
    <w:p w:rsidR="008956DA" w:rsidRDefault="008956DA" w:rsidP="008956DA">
      <w:pPr>
        <w:ind w:firstLine="720"/>
      </w:pPr>
      <w:r>
        <w:t>How long have you been waiting in this ED today?</w:t>
      </w:r>
    </w:p>
    <w:p w:rsidR="008956DA" w:rsidRDefault="008956DA" w:rsidP="008956DA">
      <w:pPr>
        <w:ind w:firstLine="720"/>
      </w:pPr>
      <w:r>
        <w:t>What wait time were you hoping for when you arrived?</w:t>
      </w:r>
    </w:p>
    <w:p w:rsidR="008956DA" w:rsidRDefault="008956DA" w:rsidP="008956DA">
      <w:pPr>
        <w:ind w:firstLine="720"/>
      </w:pPr>
      <w:r>
        <w:t>Were you given any information on your arrival about the approximate wait time today?</w:t>
      </w:r>
    </w:p>
    <w:p w:rsidR="008956DA" w:rsidRDefault="008956DA" w:rsidP="008956DA">
      <w:pPr>
        <w:ind w:firstLine="720"/>
      </w:pPr>
      <w:r>
        <w:t>Do you know how long it will be from now until you see the doctor?</w:t>
      </w:r>
    </w:p>
    <w:p w:rsidR="008956DA" w:rsidRDefault="008956DA" w:rsidP="008956DA">
      <w:pPr>
        <w:ind w:firstLine="720"/>
      </w:pPr>
      <w:r>
        <w:t>Would you have liked any information about your likely wait time?</w:t>
      </w:r>
    </w:p>
    <w:p w:rsidR="008956DA" w:rsidRDefault="008956DA" w:rsidP="008956DA"/>
    <w:p w:rsidR="008956DA" w:rsidRDefault="008956DA" w:rsidP="008956DA">
      <w:pPr>
        <w:rPr>
          <w:u w:val="single"/>
        </w:rPr>
      </w:pPr>
      <w:r w:rsidRPr="00174927">
        <w:rPr>
          <w:u w:val="single"/>
        </w:rPr>
        <w:t>Advertised wait times – awareness/impact:</w:t>
      </w:r>
    </w:p>
    <w:p w:rsidR="008956DA" w:rsidRDefault="008956DA" w:rsidP="008956DA">
      <w:r>
        <w:t>What do you think about being able to see how long the wait time is for emergency departments?</w:t>
      </w:r>
    </w:p>
    <w:p w:rsidR="008956DA" w:rsidRPr="00642E35" w:rsidRDefault="008956DA" w:rsidP="008956DA">
      <w:r w:rsidRPr="00642E35">
        <w:t>When did you decide to attend this ED?</w:t>
      </w:r>
    </w:p>
    <w:p w:rsidR="008956DA" w:rsidRDefault="008956DA" w:rsidP="008956DA">
      <w:r>
        <w:t>Did you know that Internet wait time information or waiting room wait time information exists for some EDs?</w:t>
      </w:r>
    </w:p>
    <w:p w:rsidR="008956DA" w:rsidRDefault="008956DA" w:rsidP="008956DA">
      <w:r>
        <w:t>Do you have access to the Internet via a computer or mobile phone?</w:t>
      </w:r>
    </w:p>
    <w:p w:rsidR="008956DA" w:rsidRDefault="008956DA" w:rsidP="008956DA">
      <w:r>
        <w:t>Did you look for wait-time information before choosing this ED?</w:t>
      </w:r>
    </w:p>
    <w:p w:rsidR="008956DA" w:rsidRDefault="008956DA" w:rsidP="008956DA">
      <w:r>
        <w:t>Would this be important to you next time you are unwell?</w:t>
      </w:r>
    </w:p>
    <w:p w:rsidR="008956DA" w:rsidRPr="00463903" w:rsidRDefault="008956DA" w:rsidP="008956DA">
      <w:r>
        <w:t>Would you like to see this before you get to the ED? Would you like this information when you arrive at the ED?</w:t>
      </w:r>
    </w:p>
    <w:p w:rsidR="008956DA" w:rsidRPr="00463903" w:rsidRDefault="008956DA" w:rsidP="008956DA">
      <w:pPr>
        <w:rPr>
          <w:u w:val="single"/>
        </w:rPr>
      </w:pPr>
      <w:r w:rsidRPr="00AE1A71">
        <w:rPr>
          <w:u w:val="single"/>
        </w:rPr>
        <w:t>Type/Accuracy information</w:t>
      </w:r>
    </w:p>
    <w:p w:rsidR="008956DA" w:rsidRDefault="008956DA" w:rsidP="008956DA">
      <w:r>
        <w:t>What do you think about the accuracy of wait time information?</w:t>
      </w:r>
    </w:p>
    <w:p w:rsidR="008956DA" w:rsidRDefault="008956DA" w:rsidP="008956DA">
      <w:pPr>
        <w:ind w:firstLine="720"/>
      </w:pPr>
      <w:r>
        <w:t>Prompts:</w:t>
      </w:r>
    </w:p>
    <w:p w:rsidR="008956DA" w:rsidRDefault="008956DA" w:rsidP="008956DA">
      <w:pPr>
        <w:ind w:firstLine="720"/>
      </w:pPr>
      <w:r>
        <w:t>How important is accuracy of the wait time to you?</w:t>
      </w:r>
    </w:p>
    <w:p w:rsidR="008956DA" w:rsidRDefault="008956DA" w:rsidP="008956DA">
      <w:pPr>
        <w:ind w:firstLine="720"/>
      </w:pPr>
      <w:r>
        <w:t>What impact would waiting longer than the advertised wait time have on you?</w:t>
      </w:r>
    </w:p>
    <w:p w:rsidR="008956DA" w:rsidRPr="00F0570E" w:rsidRDefault="008956DA" w:rsidP="008956DA">
      <w:pPr>
        <w:ind w:firstLine="720"/>
        <w:rPr>
          <w:u w:val="single"/>
        </w:rPr>
      </w:pPr>
      <w:r>
        <w:t>What impact would waiting less than the advertised wait times have on you?</w:t>
      </w:r>
      <w:r w:rsidRPr="00F0570E">
        <w:rPr>
          <w:u w:val="single"/>
        </w:rPr>
        <w:t xml:space="preserve"> </w:t>
      </w:r>
    </w:p>
    <w:p w:rsidR="008956DA" w:rsidRDefault="008956DA" w:rsidP="008956DA">
      <w:r>
        <w:t>How would you like times presented? (use actual examples from the web in Victoria)</w:t>
      </w:r>
    </w:p>
    <w:p w:rsidR="008956DA" w:rsidRDefault="008956DA" w:rsidP="008956DA">
      <w:r>
        <w:t>What sort of approximation of the wait time prediction would be acceptable to you?</w:t>
      </w:r>
    </w:p>
    <w:p w:rsidR="008956DA" w:rsidRPr="00F0570E" w:rsidRDefault="008956DA" w:rsidP="008956DA">
      <w:pPr>
        <w:ind w:firstLine="720"/>
        <w:rPr>
          <w:u w:val="single"/>
        </w:rPr>
      </w:pPr>
      <w:r>
        <w:t>Prompts:</w:t>
      </w:r>
    </w:p>
    <w:p w:rsidR="008956DA" w:rsidRDefault="008956DA" w:rsidP="008956DA">
      <w:pPr>
        <w:ind w:firstLine="720"/>
      </w:pPr>
      <w:r>
        <w:t>Accurate to within 5 minutes/30 minutes/1 hour or &gt;1 hour?</w:t>
      </w:r>
    </w:p>
    <w:p w:rsidR="008956DA" w:rsidRDefault="008956DA" w:rsidP="008956DA">
      <w:r>
        <w:lastRenderedPageBreak/>
        <w:t>Would you like to be given the time to seeing a doctor or time to seeing a nurse or both?</w:t>
      </w:r>
    </w:p>
    <w:p w:rsidR="008956DA" w:rsidRDefault="008956DA" w:rsidP="008956DA">
      <w:r>
        <w:t>Would you like to have other information available?</w:t>
      </w:r>
    </w:p>
    <w:p w:rsidR="008956DA" w:rsidRPr="00F0570E" w:rsidRDefault="008956DA" w:rsidP="008956DA">
      <w:pPr>
        <w:ind w:firstLine="360"/>
      </w:pPr>
      <w:r w:rsidRPr="00F0570E">
        <w:t>Prompts:</w:t>
      </w:r>
    </w:p>
    <w:p w:rsidR="008956DA" w:rsidRDefault="008956DA" w:rsidP="008956DA">
      <w:pPr>
        <w:ind w:firstLine="360"/>
      </w:pPr>
      <w:r>
        <w:t>Advice that critically unwell patients get seen immediately, despite the advertised wait</w:t>
      </w:r>
    </w:p>
    <w:p w:rsidR="008956DA" w:rsidRDefault="008956DA" w:rsidP="008956DA">
      <w:pPr>
        <w:ind w:firstLine="360"/>
      </w:pPr>
      <w:r>
        <w:t>Wait times may change whilst you are waiting</w:t>
      </w:r>
    </w:p>
    <w:p w:rsidR="008956DA" w:rsidRDefault="008956DA" w:rsidP="008956DA">
      <w:pPr>
        <w:ind w:firstLine="360"/>
      </w:pPr>
      <w:r>
        <w:t>Other places that care can be sought for various conditions</w:t>
      </w:r>
    </w:p>
    <w:p w:rsidR="008956DA" w:rsidRDefault="008956DA" w:rsidP="008956DA">
      <w:pPr>
        <w:ind w:firstLine="360"/>
      </w:pPr>
      <w:r>
        <w:t>That a triage nurse will start your treatment when you arrive</w:t>
      </w:r>
    </w:p>
    <w:p w:rsidR="008956DA" w:rsidRDefault="008956DA" w:rsidP="008956DA">
      <w:pPr>
        <w:rPr>
          <w:u w:val="single"/>
        </w:rPr>
      </w:pPr>
    </w:p>
    <w:p w:rsidR="008956DA" w:rsidRDefault="008956DA" w:rsidP="008956DA">
      <w:r w:rsidRPr="00866001">
        <w:rPr>
          <w:u w:val="single"/>
        </w:rPr>
        <w:t>Stratification/understanding of severity</w:t>
      </w:r>
      <w:r>
        <w:t>?</w:t>
      </w:r>
    </w:p>
    <w:p w:rsidR="008956DA" w:rsidRDefault="008956DA" w:rsidP="008956DA">
      <w:r>
        <w:t>Who do you think advertised ED wait times apply to?</w:t>
      </w:r>
    </w:p>
    <w:p w:rsidR="008956DA" w:rsidRDefault="008956DA" w:rsidP="008956DA">
      <w:r>
        <w:t>Would wait times influence your decision regarding which facility to attend?</w:t>
      </w:r>
    </w:p>
    <w:p w:rsidR="008956DA" w:rsidRDefault="008956DA" w:rsidP="008956DA">
      <w:pPr>
        <w:ind w:firstLine="720"/>
      </w:pPr>
      <w:r>
        <w:t>Prompt:  If there is a long wait, will this alter your decision-making? How? Please expand?</w:t>
      </w:r>
    </w:p>
    <w:p w:rsidR="008956DA" w:rsidRDefault="008956DA" w:rsidP="008956DA">
      <w:r>
        <w:t xml:space="preserve">How long are you prepared to wait to be seen by a clinician today? </w:t>
      </w:r>
    </w:p>
    <w:p w:rsidR="008956DA" w:rsidRDefault="008956DA" w:rsidP="008956DA">
      <w:pPr>
        <w:ind w:firstLine="720"/>
      </w:pPr>
      <w:r>
        <w:t>Prompt:</w:t>
      </w:r>
    </w:p>
    <w:p w:rsidR="008956DA" w:rsidRDefault="008956DA" w:rsidP="008956DA">
      <w:pPr>
        <w:ind w:firstLine="720"/>
      </w:pPr>
      <w:r>
        <w:t>5 mins/15 mins/30 mins/1 hour/2 hours or &gt;2 hours?</w:t>
      </w:r>
    </w:p>
    <w:p w:rsidR="008956DA" w:rsidRDefault="008956DA" w:rsidP="008956DA">
      <w:r>
        <w:t>Would you consider leaving without being seen? When? Why or why not?</w:t>
      </w:r>
    </w:p>
    <w:p w:rsidR="008956DA" w:rsidRDefault="008956DA" w:rsidP="008956DA">
      <w:r>
        <w:t>Would you seek alternate medical help? Why or why not?</w:t>
      </w:r>
    </w:p>
    <w:p w:rsidR="008956DA" w:rsidRDefault="008956DA" w:rsidP="008956DA">
      <w:r>
        <w:t>Any other comments?</w:t>
      </w:r>
    </w:p>
    <w:p w:rsidR="008956DA" w:rsidRDefault="008956DA" w:rsidP="008956DA"/>
    <w:p w:rsidR="008956DA" w:rsidRDefault="008956DA" w:rsidP="008956DA"/>
    <w:p w:rsidR="008956DA" w:rsidRDefault="008956DA" w:rsidP="008956DA"/>
    <w:p w:rsidR="008956DA" w:rsidRDefault="008956DA" w:rsidP="008956DA"/>
    <w:p w:rsidR="008956DA" w:rsidRDefault="008956DA" w:rsidP="008956DA"/>
    <w:p w:rsidR="008956DA" w:rsidRDefault="008956DA" w:rsidP="008956DA"/>
    <w:p w:rsidR="008956DA" w:rsidRDefault="008956DA" w:rsidP="008956DA">
      <w:pPr>
        <w:rPr>
          <w:b/>
          <w:u w:val="single"/>
        </w:rPr>
      </w:pPr>
      <w:r>
        <w:rPr>
          <w:b/>
          <w:u w:val="single"/>
        </w:rPr>
        <w:br w:type="page"/>
      </w:r>
    </w:p>
    <w:p w:rsidR="008956DA" w:rsidRPr="00463903" w:rsidRDefault="008956DA" w:rsidP="008956DA">
      <w:r w:rsidRPr="00642751">
        <w:rPr>
          <w:b/>
          <w:u w:val="single"/>
        </w:rPr>
        <w:lastRenderedPageBreak/>
        <w:t>Questions for Paramedics:</w:t>
      </w:r>
    </w:p>
    <w:p w:rsidR="008956DA" w:rsidRDefault="008956DA" w:rsidP="008956DA">
      <w:pPr>
        <w:rPr>
          <w:u w:val="single"/>
        </w:rPr>
      </w:pPr>
      <w:r w:rsidRPr="00174927">
        <w:rPr>
          <w:u w:val="single"/>
        </w:rPr>
        <w:t>Wait times actual vs expectation:</w:t>
      </w:r>
    </w:p>
    <w:p w:rsidR="008956DA" w:rsidRDefault="008956DA" w:rsidP="008956DA">
      <w:r>
        <w:t>When do you think the ED wait time should begin?</w:t>
      </w:r>
    </w:p>
    <w:p w:rsidR="008956DA" w:rsidRDefault="008956DA" w:rsidP="008956DA">
      <w:r>
        <w:t>When do you think the ED wait time ends?</w:t>
      </w:r>
    </w:p>
    <w:p w:rsidR="008956DA" w:rsidRDefault="008956DA" w:rsidP="008956DA">
      <w:r>
        <w:t>How long have you been waiting in this ED today?</w:t>
      </w:r>
    </w:p>
    <w:p w:rsidR="008956DA" w:rsidRDefault="008956DA" w:rsidP="008956DA">
      <w:r>
        <w:t>Were you given any information on your arrival about the approximate patient wait time today?</w:t>
      </w:r>
    </w:p>
    <w:p w:rsidR="008956DA" w:rsidRDefault="008956DA" w:rsidP="008956DA">
      <w:r>
        <w:t>Would you have liked any information about the patient’s likely wait time? Ambulance offload time? Or both?</w:t>
      </w:r>
    </w:p>
    <w:p w:rsidR="008956DA" w:rsidRDefault="008956DA" w:rsidP="008956DA">
      <w:r>
        <w:t>(Picture)</w:t>
      </w:r>
    </w:p>
    <w:p w:rsidR="008956DA" w:rsidRPr="00174927" w:rsidRDefault="008956DA" w:rsidP="008956DA">
      <w:pPr>
        <w:rPr>
          <w:u w:val="single"/>
        </w:rPr>
      </w:pPr>
      <w:r w:rsidRPr="00174927">
        <w:rPr>
          <w:u w:val="single"/>
        </w:rPr>
        <w:t>Advertised wait times – awareness/impact:</w:t>
      </w:r>
    </w:p>
    <w:p w:rsidR="008956DA" w:rsidRDefault="008956DA" w:rsidP="008956DA">
      <w:r>
        <w:t>Did you know that Internet wait time information or waiting room wait time information exists for some EDs?</w:t>
      </w:r>
    </w:p>
    <w:p w:rsidR="008956DA" w:rsidRDefault="008956DA" w:rsidP="008956DA">
      <w:r>
        <w:t>Do you have access to the Internet (on your phone) when choosing an emergency department?</w:t>
      </w:r>
    </w:p>
    <w:p w:rsidR="008956DA" w:rsidRDefault="008956DA" w:rsidP="008956DA">
      <w:r>
        <w:t>Did you look for wait-time information before choosing this ED?</w:t>
      </w:r>
    </w:p>
    <w:p w:rsidR="008956DA" w:rsidRDefault="008956DA" w:rsidP="008956DA">
      <w:r>
        <w:t>Would you like to see this before you get to the ED? Would you like this information when you arrive at the ED?</w:t>
      </w:r>
    </w:p>
    <w:p w:rsidR="008956DA" w:rsidRDefault="008956DA" w:rsidP="008956DA">
      <w:r>
        <w:t>How important is accuracy of the ED wait time to you?</w:t>
      </w:r>
    </w:p>
    <w:p w:rsidR="008956DA" w:rsidRDefault="008956DA" w:rsidP="008956DA">
      <w:r>
        <w:t>What impact would waiting longer than the advertised wait time have on you?</w:t>
      </w:r>
    </w:p>
    <w:p w:rsidR="008956DA" w:rsidRDefault="008956DA" w:rsidP="008956DA">
      <w:r>
        <w:t>What impact would waiting less than the advertised wait times have on you?</w:t>
      </w:r>
    </w:p>
    <w:p w:rsidR="008956DA" w:rsidRDefault="008956DA" w:rsidP="008956DA">
      <w:r>
        <w:t>How would you like times presented? (use actual examples from the web in Victoria)</w:t>
      </w:r>
    </w:p>
    <w:p w:rsidR="008956DA" w:rsidRDefault="008956DA" w:rsidP="008956DA">
      <w:r>
        <w:t xml:space="preserve">What sort of approximation of the wait time prediction would be acceptable to you </w:t>
      </w:r>
      <w:proofErr w:type="spellStart"/>
      <w:r>
        <w:t>eg</w:t>
      </w:r>
      <w:proofErr w:type="spellEnd"/>
      <w:r>
        <w:t xml:space="preserve"> accurate to within 5 minutes/30 minutes/1 hour or &gt;1 hour?</w:t>
      </w:r>
    </w:p>
    <w:p w:rsidR="008956DA" w:rsidRDefault="008956DA" w:rsidP="008956DA">
      <w:r>
        <w:t>What sort of wait time information would you like to see? Time to offload/time to see a nurse/time to see a doctor or something else?</w:t>
      </w:r>
    </w:p>
    <w:p w:rsidR="008956DA" w:rsidRPr="00463903" w:rsidRDefault="008956DA" w:rsidP="008956DA">
      <w:pPr>
        <w:rPr>
          <w:u w:val="single"/>
        </w:rPr>
      </w:pPr>
      <w:r w:rsidRPr="005F2E06">
        <w:rPr>
          <w:u w:val="single"/>
        </w:rPr>
        <w:t>Decision making:</w:t>
      </w:r>
    </w:p>
    <w:p w:rsidR="008956DA" w:rsidRDefault="008956DA" w:rsidP="008956DA">
      <w:r>
        <w:t>Would ED wait times influence your decision regarding which facility to attend?</w:t>
      </w:r>
    </w:p>
    <w:p w:rsidR="008956DA" w:rsidRDefault="008956DA" w:rsidP="008956DA">
      <w:r>
        <w:t>If there is a long ED wait, will this alter your decision-making? How? Please expand? Any further comments?</w:t>
      </w:r>
    </w:p>
    <w:p w:rsidR="008956DA" w:rsidRPr="00517023" w:rsidRDefault="008956DA" w:rsidP="008956DA">
      <w:pPr>
        <w:rPr>
          <w:b/>
        </w:rPr>
      </w:pPr>
      <w:r w:rsidRPr="00517023">
        <w:rPr>
          <w:b/>
        </w:rPr>
        <w:t>For AV controllers</w:t>
      </w:r>
      <w:r>
        <w:rPr>
          <w:b/>
        </w:rPr>
        <w:t>/Diversion Officer only</w:t>
      </w:r>
      <w:r w:rsidRPr="00517023">
        <w:rPr>
          <w:b/>
        </w:rPr>
        <w:t>:</w:t>
      </w:r>
    </w:p>
    <w:p w:rsidR="008956DA" w:rsidRDefault="008956DA" w:rsidP="008956DA">
      <w:r>
        <w:t>What do you think the barriers and enablers are to distribute patients to departments with capacity?</w:t>
      </w:r>
    </w:p>
    <w:p w:rsidR="008956DA" w:rsidRDefault="008956DA" w:rsidP="008956DA">
      <w:pPr>
        <w:rPr>
          <w:b/>
          <w:u w:val="single"/>
        </w:rPr>
      </w:pPr>
      <w:r>
        <w:br w:type="page"/>
      </w:r>
      <w:r w:rsidRPr="004C18B1">
        <w:rPr>
          <w:b/>
          <w:u w:val="single"/>
        </w:rPr>
        <w:lastRenderedPageBreak/>
        <w:t>Questions for Health administrators:</w:t>
      </w:r>
    </w:p>
    <w:p w:rsidR="008956DA" w:rsidRDefault="008956DA" w:rsidP="008956DA">
      <w:pPr>
        <w:rPr>
          <w:b/>
          <w:u w:val="single"/>
        </w:rPr>
      </w:pPr>
    </w:p>
    <w:p w:rsidR="008956DA" w:rsidRDefault="008956DA" w:rsidP="008956DA">
      <w:pPr>
        <w:pStyle w:val="ListParagraph"/>
        <w:numPr>
          <w:ilvl w:val="0"/>
          <w:numId w:val="17"/>
        </w:numPr>
      </w:pPr>
      <w:r>
        <w:t>When do you think the ED wait time should begin?</w:t>
      </w:r>
    </w:p>
    <w:p w:rsidR="008956DA" w:rsidRDefault="008956DA" w:rsidP="008956DA">
      <w:pPr>
        <w:pStyle w:val="ListParagraph"/>
        <w:numPr>
          <w:ilvl w:val="0"/>
          <w:numId w:val="17"/>
        </w:numPr>
      </w:pPr>
      <w:r>
        <w:t>When do you think the ED wait time ends?</w:t>
      </w:r>
    </w:p>
    <w:p w:rsidR="008956DA" w:rsidRDefault="008956DA" w:rsidP="008956DA">
      <w:pPr>
        <w:pStyle w:val="ListParagraph"/>
        <w:numPr>
          <w:ilvl w:val="0"/>
          <w:numId w:val="17"/>
        </w:numPr>
        <w:spacing w:after="0" w:line="240" w:lineRule="auto"/>
      </w:pPr>
      <w:r>
        <w:t xml:space="preserve">What do you think the positive and negative impacts of advertised Emergency Department wait times are </w:t>
      </w:r>
      <w:proofErr w:type="gramStart"/>
      <w:r>
        <w:t>on:</w:t>
      </w:r>
      <w:proofErr w:type="gramEnd"/>
    </w:p>
    <w:p w:rsidR="008956DA" w:rsidRDefault="008956DA" w:rsidP="008956DA">
      <w:pPr>
        <w:pStyle w:val="ListParagraph"/>
        <w:spacing w:after="0" w:line="240" w:lineRule="auto"/>
      </w:pPr>
    </w:p>
    <w:p w:rsidR="008956DA" w:rsidRDefault="008956DA" w:rsidP="008956DA">
      <w:pPr>
        <w:pStyle w:val="ListParagraph"/>
        <w:numPr>
          <w:ilvl w:val="0"/>
          <w:numId w:val="18"/>
        </w:numPr>
        <w:spacing w:after="0" w:line="240" w:lineRule="auto"/>
      </w:pPr>
      <w:r>
        <w:t>Patients</w:t>
      </w:r>
    </w:p>
    <w:p w:rsidR="008956DA" w:rsidRDefault="008956DA" w:rsidP="008956DA">
      <w:pPr>
        <w:pStyle w:val="ListParagraph"/>
        <w:numPr>
          <w:ilvl w:val="0"/>
          <w:numId w:val="18"/>
        </w:numPr>
        <w:spacing w:after="0" w:line="240" w:lineRule="auto"/>
      </w:pPr>
      <w:r>
        <w:t>Ambulance services</w:t>
      </w:r>
    </w:p>
    <w:p w:rsidR="008956DA" w:rsidRDefault="008956DA" w:rsidP="008956DA">
      <w:pPr>
        <w:pStyle w:val="ListParagraph"/>
        <w:numPr>
          <w:ilvl w:val="0"/>
          <w:numId w:val="18"/>
        </w:numPr>
        <w:spacing w:after="0" w:line="240" w:lineRule="auto"/>
      </w:pPr>
      <w:r>
        <w:t>Emergency departments</w:t>
      </w:r>
    </w:p>
    <w:p w:rsidR="008956DA" w:rsidRDefault="008956DA" w:rsidP="008956DA">
      <w:pPr>
        <w:pStyle w:val="ListParagraph"/>
        <w:numPr>
          <w:ilvl w:val="0"/>
          <w:numId w:val="18"/>
        </w:numPr>
        <w:spacing w:after="0" w:line="240" w:lineRule="auto"/>
      </w:pPr>
      <w:r>
        <w:t>Individual Hospitals</w:t>
      </w:r>
    </w:p>
    <w:p w:rsidR="008956DA" w:rsidRDefault="008956DA" w:rsidP="008956DA">
      <w:pPr>
        <w:pStyle w:val="ListParagraph"/>
        <w:numPr>
          <w:ilvl w:val="0"/>
          <w:numId w:val="18"/>
        </w:numPr>
        <w:spacing w:after="0" w:line="240" w:lineRule="auto"/>
      </w:pPr>
      <w:r>
        <w:t>State wide health service</w:t>
      </w:r>
    </w:p>
    <w:p w:rsidR="008956DA" w:rsidRDefault="008956DA" w:rsidP="008956DA">
      <w:pPr>
        <w:pStyle w:val="ListParagraph"/>
        <w:spacing w:after="0" w:line="240" w:lineRule="auto"/>
        <w:ind w:left="1080"/>
      </w:pPr>
    </w:p>
    <w:p w:rsidR="008956DA" w:rsidRDefault="008956DA" w:rsidP="008956DA">
      <w:r>
        <w:t>Prompts:</w:t>
      </w:r>
    </w:p>
    <w:p w:rsidR="008956DA" w:rsidRDefault="008956DA" w:rsidP="008956DA">
      <w:pPr>
        <w:ind w:firstLine="720"/>
      </w:pPr>
      <w:r>
        <w:t>Health Transparency</w:t>
      </w:r>
    </w:p>
    <w:p w:rsidR="008956DA" w:rsidRDefault="008956DA" w:rsidP="008956DA">
      <w:pPr>
        <w:ind w:firstLine="720"/>
      </w:pPr>
      <w:r>
        <w:t>Patient Safety</w:t>
      </w:r>
    </w:p>
    <w:p w:rsidR="008956DA" w:rsidRDefault="008956DA" w:rsidP="008956DA">
      <w:pPr>
        <w:ind w:firstLine="720"/>
      </w:pPr>
      <w:r>
        <w:t>Shared decision making</w:t>
      </w:r>
    </w:p>
    <w:p w:rsidR="008956DA" w:rsidRDefault="008956DA" w:rsidP="008956DA">
      <w:pPr>
        <w:ind w:firstLine="720"/>
      </w:pPr>
      <w:r>
        <w:t>Any perceived barriers</w:t>
      </w:r>
    </w:p>
    <w:p w:rsidR="008956DA" w:rsidRDefault="008956DA" w:rsidP="008956DA">
      <w:pPr>
        <w:ind w:firstLine="720"/>
      </w:pPr>
    </w:p>
    <w:p w:rsidR="008956DA" w:rsidRDefault="008956DA" w:rsidP="008956DA">
      <w:pPr>
        <w:pStyle w:val="ListParagraph"/>
        <w:numPr>
          <w:ilvl w:val="0"/>
          <w:numId w:val="17"/>
        </w:numPr>
        <w:spacing w:after="0" w:line="240" w:lineRule="auto"/>
      </w:pPr>
      <w:r>
        <w:t xml:space="preserve">What sort of approximation of the wait time prediction would be acceptable to you </w:t>
      </w:r>
      <w:proofErr w:type="spellStart"/>
      <w:r>
        <w:t>eg</w:t>
      </w:r>
      <w:proofErr w:type="spellEnd"/>
      <w:r>
        <w:t xml:space="preserve"> accurate to within 5 minutes/30 minutes/1 hour or &gt;1 hour?</w:t>
      </w:r>
    </w:p>
    <w:p w:rsidR="008956DA" w:rsidRDefault="008956DA" w:rsidP="008956DA">
      <w:pPr>
        <w:spacing w:after="0" w:line="240" w:lineRule="auto"/>
      </w:pPr>
    </w:p>
    <w:p w:rsidR="008956DA" w:rsidRDefault="008956DA" w:rsidP="008956DA">
      <w:pPr>
        <w:pStyle w:val="ListParagraph"/>
        <w:numPr>
          <w:ilvl w:val="0"/>
          <w:numId w:val="17"/>
        </w:numPr>
        <w:spacing w:after="0" w:line="240" w:lineRule="auto"/>
      </w:pPr>
      <w:r>
        <w:t>Would you like to have other additional information available?</w:t>
      </w:r>
    </w:p>
    <w:p w:rsidR="008956DA" w:rsidRDefault="008956DA" w:rsidP="008956DA"/>
    <w:p w:rsidR="008956DA" w:rsidRDefault="008956DA" w:rsidP="008956DA">
      <w:pPr>
        <w:pStyle w:val="ListParagraph"/>
        <w:numPr>
          <w:ilvl w:val="0"/>
          <w:numId w:val="17"/>
        </w:numPr>
      </w:pPr>
      <w:r>
        <w:t>How do you feel this information is best presented?</w:t>
      </w:r>
    </w:p>
    <w:p w:rsidR="008956DA" w:rsidRDefault="008956DA" w:rsidP="008956DA">
      <w:pPr>
        <w:pStyle w:val="ListParagraph"/>
      </w:pPr>
    </w:p>
    <w:p w:rsidR="008956DA" w:rsidRDefault="008956DA" w:rsidP="008956DA">
      <w:pPr>
        <w:pStyle w:val="ListParagraph"/>
        <w:numPr>
          <w:ilvl w:val="0"/>
          <w:numId w:val="17"/>
        </w:numPr>
      </w:pPr>
      <w:r>
        <w:t>Would you like to advertise the time to seeing a doctor, time to seeing a nurse or both?</w:t>
      </w:r>
    </w:p>
    <w:p w:rsidR="008956DA" w:rsidRDefault="008956DA" w:rsidP="008956DA">
      <w:pPr>
        <w:pStyle w:val="ListParagraph"/>
      </w:pPr>
    </w:p>
    <w:p w:rsidR="008956DA" w:rsidRDefault="008956DA" w:rsidP="008956DA">
      <w:pPr>
        <w:pStyle w:val="ListParagraph"/>
        <w:numPr>
          <w:ilvl w:val="0"/>
          <w:numId w:val="17"/>
        </w:numPr>
      </w:pPr>
      <w:r>
        <w:t xml:space="preserve">What potential issues would you have with your service publishing wait times to the following groups: </w:t>
      </w:r>
    </w:p>
    <w:p w:rsidR="008956DA" w:rsidRDefault="008956DA" w:rsidP="008956DA">
      <w:pPr>
        <w:pStyle w:val="ListParagraph"/>
      </w:pPr>
    </w:p>
    <w:p w:rsidR="008956DA" w:rsidRDefault="008956DA" w:rsidP="008956DA">
      <w:pPr>
        <w:pStyle w:val="ListParagraph"/>
        <w:numPr>
          <w:ilvl w:val="0"/>
          <w:numId w:val="20"/>
        </w:numPr>
      </w:pPr>
      <w:r>
        <w:t>Ambulance Victoria</w:t>
      </w:r>
    </w:p>
    <w:p w:rsidR="008956DA" w:rsidRDefault="008956DA" w:rsidP="008956DA">
      <w:pPr>
        <w:pStyle w:val="ListParagraph"/>
        <w:numPr>
          <w:ilvl w:val="0"/>
          <w:numId w:val="20"/>
        </w:numPr>
      </w:pPr>
      <w:r>
        <w:t>Emergency Department waiting rooms</w:t>
      </w:r>
    </w:p>
    <w:p w:rsidR="008956DA" w:rsidRDefault="008956DA" w:rsidP="008956DA">
      <w:pPr>
        <w:pStyle w:val="ListParagraph"/>
        <w:numPr>
          <w:ilvl w:val="0"/>
          <w:numId w:val="20"/>
        </w:numPr>
      </w:pPr>
      <w:r>
        <w:t xml:space="preserve">Internet </w:t>
      </w:r>
    </w:p>
    <w:p w:rsidR="008956DA" w:rsidRDefault="008956DA" w:rsidP="008956DA">
      <w:pPr>
        <w:pStyle w:val="ListParagraph"/>
        <w:ind w:left="1080"/>
      </w:pPr>
    </w:p>
    <w:p w:rsidR="008956DA" w:rsidRDefault="008956DA" w:rsidP="008956DA">
      <w:pPr>
        <w:pStyle w:val="ListParagraph"/>
        <w:numPr>
          <w:ilvl w:val="0"/>
          <w:numId w:val="17"/>
        </w:numPr>
      </w:pPr>
      <w:r>
        <w:t>Any further comments?</w:t>
      </w:r>
    </w:p>
    <w:p w:rsidR="008956DA" w:rsidRDefault="008956DA" w:rsidP="008956DA">
      <w:r>
        <w:br w:type="page"/>
      </w:r>
    </w:p>
    <w:p w:rsidR="008956DA" w:rsidRDefault="008956DA" w:rsidP="008956DA"/>
    <w:p w:rsidR="008956DA" w:rsidRDefault="008956DA" w:rsidP="008956DA">
      <w:pPr>
        <w:rPr>
          <w:b/>
          <w:u w:val="single"/>
        </w:rPr>
      </w:pPr>
      <w:r w:rsidRPr="006B225E">
        <w:rPr>
          <w:b/>
          <w:u w:val="single"/>
        </w:rPr>
        <w:t>Questions for Community members:</w:t>
      </w:r>
    </w:p>
    <w:p w:rsidR="008956DA" w:rsidRDefault="008956DA" w:rsidP="008956DA"/>
    <w:p w:rsidR="008956DA" w:rsidRPr="00174927" w:rsidRDefault="008956DA" w:rsidP="008956DA">
      <w:pPr>
        <w:rPr>
          <w:u w:val="single"/>
        </w:rPr>
      </w:pPr>
      <w:r w:rsidRPr="00174927">
        <w:rPr>
          <w:u w:val="single"/>
        </w:rPr>
        <w:t>Advertised wait times – awareness/impact:</w:t>
      </w:r>
    </w:p>
    <w:p w:rsidR="008956DA" w:rsidRDefault="008956DA" w:rsidP="008956DA">
      <w:r>
        <w:t>Did you know that Internet wait time information or waiting room wait time information exists for some EDs?</w:t>
      </w:r>
    </w:p>
    <w:p w:rsidR="008956DA" w:rsidRDefault="008956DA" w:rsidP="008956DA">
      <w:r>
        <w:t>When do you think the ED wait time should begin?</w:t>
      </w:r>
    </w:p>
    <w:p w:rsidR="008956DA" w:rsidRDefault="008956DA" w:rsidP="008956DA">
      <w:r>
        <w:t>When do you think the ED wait time ends?</w:t>
      </w:r>
    </w:p>
    <w:p w:rsidR="008956DA" w:rsidRDefault="008956DA" w:rsidP="008956DA">
      <w:r>
        <w:t>Do you have access to the Internet via a computer or mobile phone?</w:t>
      </w:r>
    </w:p>
    <w:p w:rsidR="008956DA" w:rsidRDefault="008956DA" w:rsidP="008956DA">
      <w:r>
        <w:t>Did you look for wait-time information before choosing your last attendance at an Emergency Department?</w:t>
      </w:r>
    </w:p>
    <w:p w:rsidR="008956DA" w:rsidRDefault="008956DA" w:rsidP="008956DA">
      <w:r>
        <w:t>Would this be important to you next time you are unwell?</w:t>
      </w:r>
    </w:p>
    <w:p w:rsidR="008956DA" w:rsidRDefault="008956DA" w:rsidP="008956DA">
      <w:r>
        <w:t>Would you like to see this before you get to the ED?</w:t>
      </w:r>
    </w:p>
    <w:p w:rsidR="008956DA" w:rsidRDefault="008956DA" w:rsidP="008956DA">
      <w:r>
        <w:t>Would you like this information when you arrive at the ED?</w:t>
      </w:r>
    </w:p>
    <w:p w:rsidR="008956DA" w:rsidRDefault="008956DA" w:rsidP="008956DA">
      <w:r>
        <w:t>How important is accuracy of the wait time to you?</w:t>
      </w:r>
    </w:p>
    <w:p w:rsidR="008956DA" w:rsidRDefault="008956DA" w:rsidP="008956DA">
      <w:r>
        <w:t>What impact would waiting longer than the advertised wait time have on you?</w:t>
      </w:r>
    </w:p>
    <w:p w:rsidR="008956DA" w:rsidRDefault="008956DA" w:rsidP="008956DA">
      <w:r>
        <w:t>What impact would waiting less than the advertised wait times have on you?</w:t>
      </w:r>
    </w:p>
    <w:p w:rsidR="008956DA" w:rsidRDefault="008956DA" w:rsidP="008956DA">
      <w:r>
        <w:t>How would you like times presented? (use actual examples from the web in Victoria)</w:t>
      </w:r>
    </w:p>
    <w:p w:rsidR="008956DA" w:rsidRDefault="008956DA" w:rsidP="008956DA">
      <w:r>
        <w:t xml:space="preserve">What sort of approximation of the wait time prediction would be acceptable to you </w:t>
      </w:r>
      <w:proofErr w:type="spellStart"/>
      <w:r>
        <w:t>eg</w:t>
      </w:r>
      <w:proofErr w:type="spellEnd"/>
      <w:r>
        <w:t xml:space="preserve"> accurate to within 5 minutes/30 minutes/1 hour or &gt;1 hour?</w:t>
      </w:r>
    </w:p>
    <w:p w:rsidR="008956DA" w:rsidRDefault="008956DA" w:rsidP="008956DA">
      <w:r>
        <w:t>Would you like to be given the time to seeing a doctor or time to seeing a nurse or both?</w:t>
      </w:r>
    </w:p>
    <w:p w:rsidR="008956DA" w:rsidRDefault="008956DA" w:rsidP="008956DA">
      <w:r>
        <w:t>Would you like to have other information available?</w:t>
      </w:r>
    </w:p>
    <w:p w:rsidR="008956DA" w:rsidRDefault="008956DA" w:rsidP="008956DA">
      <w:r>
        <w:t>Prompt if required, potential discussion points below:</w:t>
      </w:r>
    </w:p>
    <w:p w:rsidR="008956DA" w:rsidRDefault="008956DA" w:rsidP="008956DA">
      <w:pPr>
        <w:pStyle w:val="ListParagraph"/>
        <w:numPr>
          <w:ilvl w:val="0"/>
          <w:numId w:val="16"/>
        </w:numPr>
      </w:pPr>
      <w:r>
        <w:t>Advice that critically unwell patients get seen immediately, despite the advertised wait</w:t>
      </w:r>
    </w:p>
    <w:p w:rsidR="008956DA" w:rsidRDefault="008956DA" w:rsidP="008956DA">
      <w:pPr>
        <w:pStyle w:val="ListParagraph"/>
        <w:numPr>
          <w:ilvl w:val="0"/>
          <w:numId w:val="16"/>
        </w:numPr>
      </w:pPr>
      <w:r>
        <w:t>Wait times may change whilst you are waiting</w:t>
      </w:r>
    </w:p>
    <w:p w:rsidR="008956DA" w:rsidRDefault="008956DA" w:rsidP="008956DA">
      <w:pPr>
        <w:pStyle w:val="ListParagraph"/>
        <w:numPr>
          <w:ilvl w:val="0"/>
          <w:numId w:val="16"/>
        </w:numPr>
      </w:pPr>
      <w:r>
        <w:t>Other places that care can be sought for various conditions</w:t>
      </w:r>
    </w:p>
    <w:p w:rsidR="008956DA" w:rsidRPr="00463903" w:rsidRDefault="008956DA" w:rsidP="008956DA">
      <w:pPr>
        <w:pStyle w:val="ListParagraph"/>
        <w:numPr>
          <w:ilvl w:val="0"/>
          <w:numId w:val="16"/>
        </w:numPr>
      </w:pPr>
      <w:r>
        <w:t>That a triage nurse will start your treatment when you arrive</w:t>
      </w:r>
    </w:p>
    <w:p w:rsidR="008956DA" w:rsidRDefault="008956DA" w:rsidP="008956DA">
      <w:r w:rsidRPr="006B225E">
        <w:rPr>
          <w:u w:val="single"/>
        </w:rPr>
        <w:t>Stratification/understanding of severity</w:t>
      </w:r>
      <w:r>
        <w:t>?</w:t>
      </w:r>
    </w:p>
    <w:p w:rsidR="008956DA" w:rsidRDefault="008956DA" w:rsidP="008956DA">
      <w:r>
        <w:t>Who do you think advertised ED wait times apply to?</w:t>
      </w:r>
    </w:p>
    <w:p w:rsidR="008956DA" w:rsidRDefault="008956DA" w:rsidP="008956DA">
      <w:r>
        <w:t>Would wait times influence your decision regarding which facility to attend?</w:t>
      </w:r>
    </w:p>
    <w:p w:rsidR="008956DA" w:rsidRDefault="008956DA" w:rsidP="008956DA">
      <w:r>
        <w:t>If there is a long wait, will this alter your decision-making? How? Please expand.</w:t>
      </w:r>
    </w:p>
    <w:p w:rsidR="008956DA" w:rsidRDefault="008956DA" w:rsidP="008956DA">
      <w:r>
        <w:t>Any other comments?</w:t>
      </w:r>
    </w:p>
    <w:p w:rsidR="008C58AB" w:rsidRDefault="008C58AB" w:rsidP="008C58AB"/>
    <w:p w:rsidR="00222867" w:rsidRDefault="00222867" w:rsidP="00D74661">
      <w:pPr>
        <w:rPr>
          <w:b/>
          <w:u w:val="single"/>
        </w:rPr>
      </w:pPr>
      <w:r w:rsidRPr="00222867">
        <w:rPr>
          <w:b/>
          <w:u w:val="single"/>
        </w:rPr>
        <w:lastRenderedPageBreak/>
        <w:t>Data analysis</w:t>
      </w:r>
      <w:r>
        <w:rPr>
          <w:b/>
          <w:u w:val="single"/>
        </w:rPr>
        <w:t>:</w:t>
      </w:r>
    </w:p>
    <w:p w:rsidR="00BB0489" w:rsidRDefault="006B2CCA" w:rsidP="00D74661">
      <w:r>
        <w:t>Interviews will</w:t>
      </w:r>
      <w:r w:rsidR="00EA24D1">
        <w:t xml:space="preserve"> </w:t>
      </w:r>
      <w:r w:rsidR="00520D0F">
        <w:t>be conducted</w:t>
      </w:r>
      <w:r>
        <w:t xml:space="preserve"> and recorded</w:t>
      </w:r>
      <w:r w:rsidR="00EA24D1">
        <w:t>, usually at the bedside or in the waiting room (if applicable)</w:t>
      </w:r>
      <w:r w:rsidR="0011188C">
        <w:t>;</w:t>
      </w:r>
      <w:r w:rsidR="00EA24D1">
        <w:t xml:space="preserve"> no extra </w:t>
      </w:r>
      <w:r w:rsidR="0011188C">
        <w:t xml:space="preserve">ED </w:t>
      </w:r>
      <w:r w:rsidR="00EA24D1">
        <w:t>office space/interview rooms will be required</w:t>
      </w:r>
      <w:r>
        <w:t xml:space="preserve">. </w:t>
      </w:r>
      <w:r w:rsidR="00B0174D">
        <w:t>Each transcribed interview will be read and analysed</w:t>
      </w:r>
      <w:r w:rsidR="006C2743">
        <w:t xml:space="preserve"> by a minimum of two researchers</w:t>
      </w:r>
      <w:r w:rsidR="00B0174D">
        <w:t xml:space="preserve">. </w:t>
      </w:r>
    </w:p>
    <w:p w:rsidR="00FA6205" w:rsidRDefault="009B43DB" w:rsidP="00D74661">
      <w:r>
        <w:br/>
        <w:t>All d</w:t>
      </w:r>
      <w:r w:rsidR="00B0174D">
        <w:t xml:space="preserve">ata will be analysed using grounded theory and axial coding using NVivo. </w:t>
      </w:r>
      <w:r w:rsidR="004E3088">
        <w:t xml:space="preserve">Interviews will be </w:t>
      </w:r>
      <w:r w:rsidR="00B0174D">
        <w:t xml:space="preserve">analysed </w:t>
      </w:r>
      <w:r w:rsidR="004E3088">
        <w:t>until theme saturation achieved (3 consecutive interviews with no new theme introduction)</w:t>
      </w:r>
      <w:r w:rsidR="0011188C">
        <w:t xml:space="preserve"> for each demographic group.</w:t>
      </w:r>
    </w:p>
    <w:p w:rsidR="00AF5ACD" w:rsidRDefault="00AF5ACD" w:rsidP="00D74661">
      <w:pPr>
        <w:rPr>
          <w:b/>
          <w:u w:val="single"/>
        </w:rPr>
      </w:pPr>
    </w:p>
    <w:p w:rsidR="00FA6205" w:rsidRPr="004E3088" w:rsidRDefault="004E3088" w:rsidP="00D74661">
      <w:pPr>
        <w:rPr>
          <w:b/>
          <w:u w:val="single"/>
        </w:rPr>
      </w:pPr>
      <w:r w:rsidRPr="004E3088">
        <w:rPr>
          <w:b/>
          <w:u w:val="single"/>
        </w:rPr>
        <w:t xml:space="preserve">Data </w:t>
      </w:r>
      <w:r>
        <w:rPr>
          <w:b/>
          <w:u w:val="single"/>
        </w:rPr>
        <w:t>management</w:t>
      </w:r>
      <w:r w:rsidRPr="004E3088">
        <w:rPr>
          <w:b/>
          <w:u w:val="single"/>
        </w:rPr>
        <w:t>:</w:t>
      </w:r>
    </w:p>
    <w:p w:rsidR="00F347DC" w:rsidRDefault="002B19C4" w:rsidP="00D74661">
      <w:r>
        <w:t xml:space="preserve">All data will be de-identified. Data </w:t>
      </w:r>
      <w:r w:rsidR="00F347DC">
        <w:t xml:space="preserve">will be stored on the voice recording device by the interviewer. It will be handed </w:t>
      </w:r>
      <w:r w:rsidR="006C2743">
        <w:t xml:space="preserve">physically </w:t>
      </w:r>
      <w:r w:rsidR="00F347DC">
        <w:t>to the t</w:t>
      </w:r>
      <w:r w:rsidR="00B0174D">
        <w:t>ranscription</w:t>
      </w:r>
      <w:r w:rsidR="00F347DC">
        <w:t xml:space="preserve"> service. Once </w:t>
      </w:r>
      <w:r w:rsidR="004E3088">
        <w:t xml:space="preserve">transcribed </w:t>
      </w:r>
      <w:r w:rsidR="00F347DC">
        <w:t xml:space="preserve">it will be collected by the interviewer and stored </w:t>
      </w:r>
      <w:r>
        <w:t>on Cabrini’s password protected hospital server and will availa</w:t>
      </w:r>
      <w:r w:rsidR="009C080C">
        <w:t>bl</w:t>
      </w:r>
      <w:r>
        <w:t xml:space="preserve">e to the study team. Any paper notes associated with this study will be kept </w:t>
      </w:r>
      <w:r w:rsidR="00F347DC">
        <w:t xml:space="preserve">in a locked filing cabinet at the Cabrini Institute. </w:t>
      </w:r>
      <w:r>
        <w:t xml:space="preserve"> No identifiable data will be presented or published. At the completion of the study all the data will be removed from the server and placed on a memory stick to be stored in a locked cabinet in the office of A/Prof Walker for seven years. </w:t>
      </w:r>
    </w:p>
    <w:p w:rsidR="00AF5ACD" w:rsidRDefault="00AF5ACD" w:rsidP="00D74661">
      <w:pPr>
        <w:rPr>
          <w:b/>
          <w:u w:val="single"/>
        </w:rPr>
      </w:pPr>
    </w:p>
    <w:p w:rsidR="004E3088" w:rsidRDefault="004E3088" w:rsidP="00D74661">
      <w:pPr>
        <w:rPr>
          <w:b/>
          <w:u w:val="single"/>
        </w:rPr>
      </w:pPr>
      <w:r w:rsidRPr="004E3088">
        <w:rPr>
          <w:b/>
          <w:u w:val="single"/>
        </w:rPr>
        <w:t>Safety considerations:</w:t>
      </w:r>
    </w:p>
    <w:p w:rsidR="004E3088" w:rsidRDefault="004E3088" w:rsidP="00D74661">
      <w:r>
        <w:t>Adverse events are unlikely to occur during or as a result of this study. Patients and consumer reps will have a single interaction with the investigator. Data will be stored in a protected manner.</w:t>
      </w:r>
    </w:p>
    <w:p w:rsidR="00AF5ACD" w:rsidRDefault="00AF5ACD" w:rsidP="00D74661">
      <w:pPr>
        <w:rPr>
          <w:b/>
          <w:u w:val="single"/>
        </w:rPr>
      </w:pPr>
    </w:p>
    <w:p w:rsidR="004E3088" w:rsidRDefault="004E3088" w:rsidP="00D74661">
      <w:pPr>
        <w:rPr>
          <w:b/>
          <w:u w:val="single"/>
        </w:rPr>
      </w:pPr>
      <w:r w:rsidRPr="004E3088">
        <w:rPr>
          <w:b/>
          <w:u w:val="single"/>
        </w:rPr>
        <w:t>Study follow up</w:t>
      </w:r>
      <w:r>
        <w:rPr>
          <w:b/>
          <w:u w:val="single"/>
        </w:rPr>
        <w:t>:</w:t>
      </w:r>
    </w:p>
    <w:p w:rsidR="00B0174D" w:rsidRDefault="002B19C4" w:rsidP="00D74661">
      <w:pPr>
        <w:rPr>
          <w:b/>
          <w:u w:val="single"/>
        </w:rPr>
      </w:pPr>
      <w:r>
        <w:t>Longitudinal follow up will not be performed for this study. There will be a single interview with every patient, health administrator or community representative</w:t>
      </w:r>
    </w:p>
    <w:p w:rsidR="000A03B3" w:rsidRDefault="000A03B3" w:rsidP="00D74661">
      <w:pPr>
        <w:rPr>
          <w:b/>
          <w:u w:val="single"/>
        </w:rPr>
      </w:pPr>
      <w:r w:rsidRPr="000A03B3">
        <w:rPr>
          <w:b/>
          <w:u w:val="single"/>
        </w:rPr>
        <w:t>Quality assurance</w:t>
      </w:r>
      <w:r w:rsidR="00B0174D">
        <w:rPr>
          <w:b/>
          <w:u w:val="single"/>
        </w:rPr>
        <w:t>:</w:t>
      </w:r>
    </w:p>
    <w:p w:rsidR="00B0174D" w:rsidRPr="00B0174D" w:rsidRDefault="00B0174D" w:rsidP="00D74661">
      <w:r>
        <w:t>Patients/interviewees will only be contacted once. They will not be provided with copies of their interviews nor asked for feedback regarding corrections/amendments. There will not be an independent verification of the content of the discussions other than the digital recording. Independent, professional transcriptionists will be employed to undertake transcription. Two researchers will independently review and code each interview. Each researcher will determine themes and then a consensus meeting will be held to determine a final list of major and minor themes. A third researcher, who will make a final decision on the intent of the communication, will review any discrepancies in data-extraction.</w:t>
      </w:r>
    </w:p>
    <w:p w:rsidR="000A03B3" w:rsidRPr="008B0B8D" w:rsidRDefault="000A03B3" w:rsidP="00D74661">
      <w:pPr>
        <w:rPr>
          <w:b/>
          <w:u w:val="single"/>
        </w:rPr>
      </w:pPr>
    </w:p>
    <w:p w:rsidR="004E3088" w:rsidRDefault="008B0B8D" w:rsidP="00D74661">
      <w:pPr>
        <w:rPr>
          <w:b/>
          <w:u w:val="single"/>
        </w:rPr>
      </w:pPr>
      <w:r w:rsidRPr="008B0B8D">
        <w:rPr>
          <w:b/>
          <w:u w:val="single"/>
        </w:rPr>
        <w:t xml:space="preserve">Dissemination </w:t>
      </w:r>
      <w:r w:rsidR="00C304C6">
        <w:rPr>
          <w:b/>
          <w:u w:val="single"/>
        </w:rPr>
        <w:t>of</w:t>
      </w:r>
      <w:r w:rsidR="00C304C6" w:rsidRPr="008B0B8D">
        <w:rPr>
          <w:b/>
          <w:u w:val="single"/>
        </w:rPr>
        <w:t xml:space="preserve"> </w:t>
      </w:r>
      <w:r w:rsidRPr="008B0B8D">
        <w:rPr>
          <w:b/>
          <w:u w:val="single"/>
        </w:rPr>
        <w:t xml:space="preserve">Results and </w:t>
      </w:r>
      <w:r w:rsidR="00C304C6">
        <w:rPr>
          <w:b/>
          <w:u w:val="single"/>
        </w:rPr>
        <w:t>P</w:t>
      </w:r>
      <w:r w:rsidRPr="008B0B8D">
        <w:rPr>
          <w:b/>
          <w:u w:val="single"/>
        </w:rPr>
        <w:t xml:space="preserve">ublication </w:t>
      </w:r>
      <w:r w:rsidR="00C304C6">
        <w:rPr>
          <w:b/>
          <w:u w:val="single"/>
        </w:rPr>
        <w:t>P</w:t>
      </w:r>
      <w:r w:rsidRPr="008B0B8D">
        <w:rPr>
          <w:b/>
          <w:u w:val="single"/>
        </w:rPr>
        <w:t>olicy:</w:t>
      </w:r>
    </w:p>
    <w:p w:rsidR="009C080C" w:rsidRDefault="009C080C" w:rsidP="00D74661">
      <w:r>
        <w:t xml:space="preserve">Information will be disseminated by publication and presentation. </w:t>
      </w:r>
    </w:p>
    <w:p w:rsidR="009C080C" w:rsidRDefault="009C080C" w:rsidP="00D74661">
      <w:r>
        <w:lastRenderedPageBreak/>
        <w:t>General public forums (media or oral presentations) may also be sought, depending on the public level of interest in the manuscript. Patients will be able to access results via the ANZCTR and on publication, via the Cabrini Emergency Medicine Research website.</w:t>
      </w:r>
    </w:p>
    <w:p w:rsidR="008B0B8D" w:rsidRDefault="009C080C" w:rsidP="00D74661">
      <w:r>
        <w:t>The manuscript will be submitted to emergency medicine and health IT journals, possibly general medical journals.</w:t>
      </w:r>
    </w:p>
    <w:p w:rsidR="009C080C" w:rsidRDefault="009C080C" w:rsidP="00D74661">
      <w:r>
        <w:t>Presentation will be at emergency, health IT and administrator forums.</w:t>
      </w:r>
    </w:p>
    <w:p w:rsidR="008B0B8D" w:rsidRDefault="008B0B8D" w:rsidP="00D74661">
      <w:r>
        <w:t>Author order:</w:t>
      </w:r>
    </w:p>
    <w:p w:rsidR="008B0B8D" w:rsidRDefault="00AF5ACD" w:rsidP="00D74661">
      <w:r>
        <w:t>Katie</w:t>
      </w:r>
      <w:r w:rsidR="008B0B8D">
        <w:t xml:space="preserve"> Walker first author</w:t>
      </w:r>
    </w:p>
    <w:p w:rsidR="009C080C" w:rsidRDefault="009C080C" w:rsidP="00D74661">
      <w:r>
        <w:t>Melanie Stephenson</w:t>
      </w:r>
    </w:p>
    <w:p w:rsidR="009C080C" w:rsidRDefault="0058360E" w:rsidP="00D74661">
      <w:r>
        <w:t>Other collaborators in alphabetic order</w:t>
      </w:r>
    </w:p>
    <w:p w:rsidR="0058360E" w:rsidRDefault="0058360E" w:rsidP="00D74661"/>
    <w:p w:rsidR="008B0B8D" w:rsidRDefault="008B0B8D" w:rsidP="00D74661">
      <w:pPr>
        <w:rPr>
          <w:b/>
          <w:u w:val="single"/>
        </w:rPr>
      </w:pPr>
      <w:r w:rsidRPr="008B0B8D">
        <w:rPr>
          <w:b/>
          <w:u w:val="single"/>
        </w:rPr>
        <w:t>Duration of project:</w:t>
      </w:r>
    </w:p>
    <w:p w:rsidR="008B0B8D" w:rsidRDefault="008B0B8D" w:rsidP="00D74661">
      <w:r>
        <w:t xml:space="preserve">This project is anticipated to take around </w:t>
      </w:r>
      <w:r w:rsidR="0058360E">
        <w:t>10-12</w:t>
      </w:r>
      <w:r>
        <w:t xml:space="preserve"> months to achieve manuscript submission at a journal. </w:t>
      </w:r>
    </w:p>
    <w:p w:rsidR="008B0B8D" w:rsidRDefault="008B0B8D" w:rsidP="00D74661">
      <w:r>
        <w:t>Study development: 4 weeks</w:t>
      </w:r>
    </w:p>
    <w:p w:rsidR="008B0B8D" w:rsidRDefault="008B0B8D" w:rsidP="00D74661">
      <w:r>
        <w:t>Ethics approval</w:t>
      </w:r>
      <w:r w:rsidR="0058360E">
        <w:t>: 2-3 months</w:t>
      </w:r>
    </w:p>
    <w:p w:rsidR="008B0B8D" w:rsidRDefault="008B0B8D" w:rsidP="00D74661">
      <w:r>
        <w:t>Data collection: 3</w:t>
      </w:r>
      <w:r w:rsidR="00D85583">
        <w:t xml:space="preserve"> </w:t>
      </w:r>
      <w:r>
        <w:t>months</w:t>
      </w:r>
    </w:p>
    <w:p w:rsidR="0058360E" w:rsidRDefault="0058360E" w:rsidP="00D74661">
      <w:r>
        <w:t>Data analysis: 2 months</w:t>
      </w:r>
    </w:p>
    <w:p w:rsidR="008B0B8D" w:rsidRDefault="00D85583" w:rsidP="00D74661">
      <w:r>
        <w:t>Write up: 4-6 weeks</w:t>
      </w:r>
    </w:p>
    <w:p w:rsidR="00D85583" w:rsidRDefault="00D85583" w:rsidP="00D74661">
      <w:r>
        <w:t>This will be followed by manuscript submission for publication</w:t>
      </w:r>
    </w:p>
    <w:p w:rsidR="0058360E" w:rsidRDefault="0058360E" w:rsidP="00D74661"/>
    <w:p w:rsidR="00D85583" w:rsidRDefault="00D85583" w:rsidP="00D74661">
      <w:pPr>
        <w:rPr>
          <w:b/>
          <w:u w:val="single"/>
        </w:rPr>
      </w:pPr>
      <w:r w:rsidRPr="00D85583">
        <w:rPr>
          <w:b/>
          <w:u w:val="single"/>
        </w:rPr>
        <w:t>Ethics and informed consent forms:</w:t>
      </w:r>
    </w:p>
    <w:p w:rsidR="00C447C9" w:rsidRPr="00AF5ACD" w:rsidRDefault="00AF5ACD" w:rsidP="00D74661">
      <w:r w:rsidRPr="00AF5ACD">
        <w:t>This study will be a low to negligible risk project.</w:t>
      </w:r>
      <w:r w:rsidR="0011188C">
        <w:t xml:space="preserve"> Supervision of this project will be sought from Monash Health </w:t>
      </w:r>
      <w:r w:rsidR="00D83E70">
        <w:t xml:space="preserve">Human Research </w:t>
      </w:r>
      <w:r w:rsidR="0011188C">
        <w:t xml:space="preserve">Ethics </w:t>
      </w:r>
      <w:r w:rsidR="00D83E70">
        <w:t>C</w:t>
      </w:r>
      <w:r w:rsidR="0011188C">
        <w:t>ommittee with governance oversight from the other relevant ethics committees and research committees as required.</w:t>
      </w:r>
    </w:p>
    <w:p w:rsidR="00C447C9" w:rsidRPr="00AC0DD1" w:rsidRDefault="00C447C9" w:rsidP="00D74661">
      <w:r w:rsidRPr="00AC0DD1">
        <w:t>Patients (or their guardian) and Paramedics interviewed in an Emergency Department will have informed consent obtained face-to-</w:t>
      </w:r>
      <w:r w:rsidR="00EA24D1">
        <w:t>f</w:t>
      </w:r>
      <w:r w:rsidRPr="00AC0DD1">
        <w:t xml:space="preserve">ace and in writing.  </w:t>
      </w:r>
    </w:p>
    <w:p w:rsidR="00BF0E03" w:rsidRPr="00AC0DD1" w:rsidRDefault="00BF0E03" w:rsidP="00D74661">
      <w:r w:rsidRPr="00AC0DD1">
        <w:t xml:space="preserve">Treatment of patients will not be affected or delayed – this includes interviewing Paramedics. Patient movement throughout their emergency stay will not be affected or delayed. </w:t>
      </w:r>
    </w:p>
    <w:p w:rsidR="00BF0E03" w:rsidRPr="00AC0DD1" w:rsidRDefault="00BF0E03" w:rsidP="00D74661">
      <w:r w:rsidRPr="00AC0DD1">
        <w:t>Patients or Paramedics will only be offered the interview if there is no effect or delay on patient treatment. Interviews can be terminated at any time by hospital clinical staff, the patient (or guardian) or the interviewer.</w:t>
      </w:r>
    </w:p>
    <w:p w:rsidR="00BF0E03" w:rsidRDefault="00BF0E03" w:rsidP="00D74661">
      <w:r w:rsidRPr="00AC0DD1">
        <w:t xml:space="preserve">The interviewer is a </w:t>
      </w:r>
      <w:r w:rsidR="0011188C" w:rsidRPr="00AC0DD1">
        <w:t>senior</w:t>
      </w:r>
      <w:r w:rsidRPr="00AC0DD1">
        <w:t xml:space="preserve"> </w:t>
      </w:r>
      <w:r w:rsidR="00EA24D1">
        <w:t>emergency medicine (ACEM)</w:t>
      </w:r>
      <w:r w:rsidRPr="00AC0DD1">
        <w:t xml:space="preserve"> trainee and therefore capable of assessing potential </w:t>
      </w:r>
      <w:r w:rsidR="0011188C" w:rsidRPr="00AC0DD1">
        <w:t>impedance</w:t>
      </w:r>
      <w:r w:rsidRPr="00AC0DD1">
        <w:t xml:space="preserve"> or treatment delay by an interview. </w:t>
      </w:r>
    </w:p>
    <w:p w:rsidR="004E7E10" w:rsidRPr="00AC0DD1" w:rsidRDefault="004E7E10" w:rsidP="00D74661">
      <w:r>
        <w:lastRenderedPageBreak/>
        <w:t>Bolton Clarke consumers, other community consumers and Health administrators will have informed consent obtained either face to face or via the telephone.</w:t>
      </w:r>
    </w:p>
    <w:p w:rsidR="0058360E" w:rsidRPr="008B0B8D" w:rsidRDefault="0058360E" w:rsidP="00D74661"/>
    <w:p w:rsidR="00E91F0D" w:rsidRDefault="00D85583" w:rsidP="00E91F0D">
      <w:pPr>
        <w:rPr>
          <w:b/>
          <w:u w:val="single"/>
        </w:rPr>
      </w:pPr>
      <w:r w:rsidRPr="00D85583">
        <w:rPr>
          <w:b/>
          <w:u w:val="single"/>
        </w:rPr>
        <w:t>Budget:</w:t>
      </w:r>
    </w:p>
    <w:p w:rsidR="00AF5ACD" w:rsidRDefault="00D85583" w:rsidP="00E91F0D">
      <w:r>
        <w:t>Interviews and data collection will be performed by the Cabrini Emergency Department Research registrar (MS) during paid work days. In addition</w:t>
      </w:r>
      <w:r w:rsidR="001A276C">
        <w:t>,</w:t>
      </w:r>
      <w:r>
        <w:t xml:space="preserve"> medical student researchers may </w:t>
      </w:r>
      <w:r w:rsidR="00EA24D1">
        <w:t xml:space="preserve">contribute to the research on a </w:t>
      </w:r>
      <w:r w:rsidR="001A276C">
        <w:t xml:space="preserve">voluntary </w:t>
      </w:r>
      <w:r w:rsidR="00EA24D1">
        <w:t>basis</w:t>
      </w:r>
      <w:r w:rsidR="006C2743">
        <w:t>, provided they have adequate Cabrini Institute governance in place (confidentiality agreements, Good Clinical Practice certification etc)</w:t>
      </w:r>
      <w:r>
        <w:t>.</w:t>
      </w:r>
      <w:r w:rsidR="0058360E">
        <w:t xml:space="preserve"> </w:t>
      </w:r>
      <w:r w:rsidR="00AF5ACD">
        <w:t>The Cabrini Emergency Medicine Research department will pay for transcription fees</w:t>
      </w:r>
      <w:r w:rsidR="0058360E">
        <w:t>.</w:t>
      </w:r>
      <w:r w:rsidR="00AF5ACD">
        <w:t xml:space="preserve"> As an investigator initiated study, we hope that research infrastructure costs </w:t>
      </w:r>
      <w:r w:rsidR="0011188C">
        <w:t xml:space="preserve">such </w:t>
      </w:r>
      <w:r w:rsidR="00AF5ACD">
        <w:t>as ethics committee fees at each site, will be waived.</w:t>
      </w:r>
    </w:p>
    <w:p w:rsidR="00AF5ACD" w:rsidRDefault="00AF5ACD" w:rsidP="00E91F0D">
      <w:r>
        <w:t xml:space="preserve">Site governance will be facilitated by Cabrini, there will be in-kind donations of time from each site researchers, there is no budget for payment of research staff. </w:t>
      </w:r>
    </w:p>
    <w:p w:rsidR="00AF5ACD" w:rsidRDefault="00AF5ACD" w:rsidP="00E91F0D">
      <w:r>
        <w:t>Patients and paramedics will not be paid for their time, nor will their participation achieve any extra medical treatment, such as shorter queues for treatment. This will be explicitly explained in the PICF.</w:t>
      </w:r>
    </w:p>
    <w:p w:rsidR="00D85583" w:rsidRDefault="00D85583" w:rsidP="00E91F0D"/>
    <w:p w:rsidR="00D85583" w:rsidRPr="0058360E" w:rsidRDefault="00D85583" w:rsidP="00E91F0D">
      <w:pPr>
        <w:rPr>
          <w:b/>
          <w:u w:val="single"/>
        </w:rPr>
      </w:pPr>
      <w:r w:rsidRPr="0058360E">
        <w:rPr>
          <w:b/>
          <w:u w:val="single"/>
        </w:rPr>
        <w:t>References:</w:t>
      </w:r>
    </w:p>
    <w:p w:rsidR="00CE0CA9" w:rsidRDefault="00CE0CA9" w:rsidP="00414DA2">
      <w:pPr>
        <w:pStyle w:val="ListParagraph"/>
      </w:pPr>
    </w:p>
    <w:p w:rsidR="007D5BB3" w:rsidRPr="007D5BB3" w:rsidRDefault="00CE0CA9" w:rsidP="007D5BB3">
      <w:pPr>
        <w:widowControl w:val="0"/>
        <w:autoSpaceDE w:val="0"/>
        <w:autoSpaceDN w:val="0"/>
        <w:adjustRightInd w:val="0"/>
        <w:spacing w:line="240" w:lineRule="auto"/>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7D5BB3" w:rsidRPr="007D5BB3">
        <w:rPr>
          <w:rFonts w:ascii="Calibri" w:hAnsi="Calibri" w:cs="Times New Roman"/>
          <w:noProof/>
          <w:lang w:val="en-US"/>
        </w:rPr>
        <w:t xml:space="preserve">1. </w:t>
      </w:r>
      <w:r w:rsidR="007D5BB3" w:rsidRPr="007D5BB3">
        <w:rPr>
          <w:rFonts w:ascii="Calibri" w:hAnsi="Calibri" w:cs="Times New Roman"/>
          <w:noProof/>
          <w:lang w:val="en-US"/>
        </w:rPr>
        <w:tab/>
        <w:t>Grafstein E, Wilson D, Stenstrom R, Jones C, Tolson M, Poureslami I, et al. A Regional Survey to Determine Factors Influencing Patient Choices in Selecting a Particular Emergency Department for Care. Gaddis G, editor. Acad Emerg Med [Internet]. 2013 Jan [cited 2019 Mar 5];20(1):63–70. Available from: http://www.ncbi.nlm.nih.gov/pubmed/23570480</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2. </w:t>
      </w:r>
      <w:r w:rsidRPr="007D5BB3">
        <w:rPr>
          <w:rFonts w:ascii="Calibri" w:hAnsi="Calibri" w:cs="Times New Roman"/>
          <w:noProof/>
          <w:lang w:val="en-US"/>
        </w:rPr>
        <w:tab/>
        <w:t>Xie B, Youash S. The effects of publishing emergency department wait time on patient utilization patterns in a community with two emergency department sites: a retrospective, quasi-experiment design. Int J Emerg Med [Internet]. 2011 Jun 14 [cited 2019 Mar 5];4(1):29. Available from: http://www.ncbi.nlm.nih.gov/pubmed/21672236</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3. </w:t>
      </w:r>
      <w:r w:rsidRPr="007D5BB3">
        <w:rPr>
          <w:rFonts w:ascii="Calibri" w:hAnsi="Calibri" w:cs="Times New Roman"/>
          <w:noProof/>
          <w:lang w:val="en-US"/>
        </w:rPr>
        <w:tab/>
        <w:t>Shearer FM, Bailey PM, Hicks BL, Harvey B V, Monterosso L, Ross-Adjie G, et al. Why do patients choose to attend a private emergency department? Emerg Med Australas [Internet]. 2015 Feb 1 [cited 2019 Mar 5];27(1):62–5. Available from: http://doi.wiley.com/10.1111/1742-6723.12330</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4. </w:t>
      </w:r>
      <w:r w:rsidRPr="007D5BB3">
        <w:rPr>
          <w:rFonts w:ascii="Calibri" w:hAnsi="Calibri" w:cs="Times New Roman"/>
          <w:noProof/>
          <w:lang w:val="en-US"/>
        </w:rPr>
        <w:tab/>
        <w:t>Hemaya SAK, Locker TE. How accurate are predicted waiting times, determined upon a patient’s arrival in the Emergency Department? Emerg Med J [Internet]. 2012 Apr 1 [cited 2019 Mar 5];29(4):316–8. Available from: http://www.ncbi.nlm.nih.gov/pubmed/21429872</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5. </w:t>
      </w:r>
      <w:r w:rsidRPr="007D5BB3">
        <w:rPr>
          <w:rFonts w:ascii="Calibri" w:hAnsi="Calibri" w:cs="Times New Roman"/>
          <w:noProof/>
          <w:lang w:val="en-US"/>
        </w:rPr>
        <w:tab/>
        <w:t>Ang E, Kwasnick S, Bayati M, Plambeck EL, Aratow M. Accurate Emergency Department Wait Time Prediction. Manuf Serv Oper Manag [Internet]. 2016 Feb 6 [cited 2019 Mar 5];18(1):141–56. Available from: http://pubsonline.informs.org/doi/10.1287/msom.2015.0560</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6. </w:t>
      </w:r>
      <w:r w:rsidRPr="007D5BB3">
        <w:rPr>
          <w:rFonts w:ascii="Calibri" w:hAnsi="Calibri" w:cs="Times New Roman"/>
          <w:noProof/>
          <w:lang w:val="en-US"/>
        </w:rPr>
        <w:tab/>
        <w:t>Parker BT, Marco C. Emergency department length of stay: accuracy of patient estimates. West J Emerg Med [Internet]. 2014 Mar [cited 2019 Mar 5];15(2):170–5. Available from: http://www.ncbi.nlm.nih.gov/pubmed/24672606</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7. </w:t>
      </w:r>
      <w:r w:rsidRPr="007D5BB3">
        <w:rPr>
          <w:rFonts w:ascii="Calibri" w:hAnsi="Calibri" w:cs="Times New Roman"/>
          <w:noProof/>
          <w:lang w:val="en-US"/>
        </w:rPr>
        <w:tab/>
        <w:t xml:space="preserve">Waseem M, Ravi L, Radeos M, Ganti S. Parental Perception of Waiting Time and its Influence on Parental Satisfaction in an Urban Pediatric Emergency Department: Are Parents Accurate </w:t>
      </w:r>
      <w:r w:rsidRPr="007D5BB3">
        <w:rPr>
          <w:rFonts w:ascii="Calibri" w:hAnsi="Calibri" w:cs="Times New Roman"/>
          <w:noProof/>
          <w:lang w:val="en-US"/>
        </w:rPr>
        <w:lastRenderedPageBreak/>
        <w:t>in Determining Waiting Time? South Med J [Internet]. 2003 Sep [cited 2019 Mar 5];96(9):880–3. Available from: http://sma.org/southern-medical-journal/article/parental-perception-of-waiting-time-and-its-influence-on-parental-satisfaction-in-an-urban-pediatric-emergency-department-are-parents-accurate-in-determining-waiting-time</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8. </w:t>
      </w:r>
      <w:r w:rsidRPr="007D5BB3">
        <w:rPr>
          <w:rFonts w:ascii="Calibri" w:hAnsi="Calibri" w:cs="Times New Roman"/>
          <w:noProof/>
          <w:lang w:val="en-US"/>
        </w:rPr>
        <w:tab/>
        <w:t>Weiner SG. Advertising emergency department wait times. West J Emerg Med [Internet]. 2013 Mar [cited 2019 Mar 5];14(2):77–8. Available from: http://www.ncbi.nlm.nih.gov/pubmed/23599836</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9. </w:t>
      </w:r>
      <w:r w:rsidRPr="007D5BB3">
        <w:rPr>
          <w:rFonts w:ascii="Calibri" w:hAnsi="Calibri" w:cs="Times New Roman"/>
          <w:noProof/>
          <w:lang w:val="en-US"/>
        </w:rPr>
        <w:tab/>
        <w:t>Yip A, McLeod S, McRae A, Xie B. Influence of publicly available online wait time data on emergency department choice in patients with noncritical complaints. CJEM [Internet]. 2012 Jul 11 [cited 2019 Mar 5];14(04):237–46. Available from: https://www.cambridge.org/core/product/identifier/S1481803500001330/type/journal_article</w:t>
      </w:r>
    </w:p>
    <w:p w:rsidR="007D5BB3" w:rsidRPr="007D5BB3" w:rsidRDefault="007D5BB3" w:rsidP="007D5BB3">
      <w:pPr>
        <w:widowControl w:val="0"/>
        <w:autoSpaceDE w:val="0"/>
        <w:autoSpaceDN w:val="0"/>
        <w:adjustRightInd w:val="0"/>
        <w:spacing w:line="240" w:lineRule="auto"/>
        <w:ind w:left="640" w:hanging="640"/>
        <w:rPr>
          <w:rFonts w:ascii="Calibri" w:hAnsi="Calibri" w:cs="Times New Roman"/>
          <w:noProof/>
          <w:lang w:val="en-US"/>
        </w:rPr>
      </w:pPr>
      <w:r w:rsidRPr="007D5BB3">
        <w:rPr>
          <w:rFonts w:ascii="Calibri" w:hAnsi="Calibri" w:cs="Times New Roman"/>
          <w:noProof/>
          <w:lang w:val="en-US"/>
        </w:rPr>
        <w:t xml:space="preserve">10. </w:t>
      </w:r>
      <w:r w:rsidRPr="007D5BB3">
        <w:rPr>
          <w:rFonts w:ascii="Calibri" w:hAnsi="Calibri" w:cs="Times New Roman"/>
          <w:noProof/>
          <w:lang w:val="en-US"/>
        </w:rPr>
        <w:tab/>
        <w:t>Lawrence P, Jarugula R, Hazelwood S, Fincher G, Hay K. Wait times are not the problem! Detailed analysis of unsolicited patient complaints from a metropolitan Australian emergency department. Emerg Med Australas [Internet]. 2018 Oct 1 [cited 2019 Mar 5];30(5):672–7. Available from: http://doi.wiley.com/10.1111/1742-6723.12975</w:t>
      </w:r>
    </w:p>
    <w:p w:rsidR="007D5BB3" w:rsidRPr="007D5BB3" w:rsidRDefault="007D5BB3" w:rsidP="007D5BB3">
      <w:pPr>
        <w:widowControl w:val="0"/>
        <w:autoSpaceDE w:val="0"/>
        <w:autoSpaceDN w:val="0"/>
        <w:adjustRightInd w:val="0"/>
        <w:spacing w:line="240" w:lineRule="auto"/>
        <w:ind w:left="640" w:hanging="640"/>
        <w:rPr>
          <w:rFonts w:ascii="Calibri" w:hAnsi="Calibri"/>
          <w:noProof/>
        </w:rPr>
      </w:pPr>
      <w:r w:rsidRPr="007D5BB3">
        <w:rPr>
          <w:rFonts w:ascii="Calibri" w:hAnsi="Calibri" w:cs="Times New Roman"/>
          <w:noProof/>
          <w:lang w:val="en-US"/>
        </w:rPr>
        <w:t xml:space="preserve">11. </w:t>
      </w:r>
      <w:r w:rsidRPr="007D5BB3">
        <w:rPr>
          <w:rFonts w:ascii="Calibri" w:hAnsi="Calibri" w:cs="Times New Roman"/>
          <w:noProof/>
          <w:lang w:val="en-US"/>
        </w:rPr>
        <w:tab/>
        <w:t>Jouriles N, Simon EL, Griffin P, Williams CJ, Haller NA. Posted Emergency Department Wait Times Are Not Always Accurate. Ufberg JW, editor. Acad Emerg Med [Internet]. 2013 Apr [cited 2019 Mar 5];20(4):421–3. Available from: http://www.ncbi.nlm.nih.gov/pubmed/23701353</w:t>
      </w:r>
    </w:p>
    <w:p w:rsidR="00414DA2" w:rsidRDefault="00CE0CA9" w:rsidP="007D5BB3">
      <w:pPr>
        <w:widowControl w:val="0"/>
        <w:autoSpaceDE w:val="0"/>
        <w:autoSpaceDN w:val="0"/>
        <w:adjustRightInd w:val="0"/>
        <w:spacing w:line="240" w:lineRule="auto"/>
        <w:ind w:left="640" w:hanging="640"/>
      </w:pPr>
      <w:r>
        <w:fldChar w:fldCharType="end"/>
      </w:r>
    </w:p>
    <w:p w:rsidR="00D85583" w:rsidRDefault="00D85583" w:rsidP="00E91F0D"/>
    <w:p w:rsidR="00D85583" w:rsidRPr="00D85583" w:rsidRDefault="00D85583" w:rsidP="00E91F0D"/>
    <w:p w:rsidR="00E91F0D" w:rsidRDefault="00E91F0D" w:rsidP="00E91F0D"/>
    <w:p w:rsidR="00023388" w:rsidRPr="00023388" w:rsidRDefault="00023388" w:rsidP="00023388"/>
    <w:p w:rsidR="00921E4B" w:rsidRPr="00921E4B" w:rsidRDefault="00921E4B"/>
    <w:p w:rsidR="00921E4B" w:rsidRPr="00921E4B" w:rsidRDefault="00921E4B"/>
    <w:sectPr w:rsidR="00921E4B" w:rsidRPr="00921E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4086" w:rsidRDefault="00D84086" w:rsidP="009F4187">
      <w:pPr>
        <w:spacing w:after="0" w:line="240" w:lineRule="auto"/>
      </w:pPr>
      <w:r>
        <w:separator/>
      </w:r>
    </w:p>
  </w:endnote>
  <w:endnote w:type="continuationSeparator" w:id="0">
    <w:p w:rsidR="00D84086" w:rsidRDefault="00D84086" w:rsidP="009F41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4086" w:rsidRDefault="00D84086" w:rsidP="009F4187">
      <w:pPr>
        <w:spacing w:after="0" w:line="240" w:lineRule="auto"/>
      </w:pPr>
      <w:r>
        <w:separator/>
      </w:r>
    </w:p>
  </w:footnote>
  <w:footnote w:type="continuationSeparator" w:id="0">
    <w:p w:rsidR="00D84086" w:rsidRDefault="00D84086" w:rsidP="009F41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0196E"/>
    <w:multiLevelType w:val="hybridMultilevel"/>
    <w:tmpl w:val="CDA01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3B1B17"/>
    <w:multiLevelType w:val="hybridMultilevel"/>
    <w:tmpl w:val="810628B4"/>
    <w:lvl w:ilvl="0" w:tplc="03BC9200">
      <w:start w:val="1"/>
      <w:numFmt w:val="decimal"/>
      <w:lvlText w:val="%1."/>
      <w:lvlJc w:val="left"/>
      <w:pPr>
        <w:ind w:left="1080" w:hanging="360"/>
      </w:pPr>
      <w:rPr>
        <w:rFonts w:hint="default"/>
        <w:b w:val="0"/>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7801872"/>
    <w:multiLevelType w:val="hybridMultilevel"/>
    <w:tmpl w:val="F844E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365E29"/>
    <w:multiLevelType w:val="hybridMultilevel"/>
    <w:tmpl w:val="069610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8435631"/>
    <w:multiLevelType w:val="hybridMultilevel"/>
    <w:tmpl w:val="F6327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5E07EC"/>
    <w:multiLevelType w:val="hybridMultilevel"/>
    <w:tmpl w:val="CFEC0DDA"/>
    <w:lvl w:ilvl="0" w:tplc="0409000F">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6" w15:restartNumberingAfterBreak="0">
    <w:nsid w:val="3C7C209B"/>
    <w:multiLevelType w:val="hybridMultilevel"/>
    <w:tmpl w:val="1FEE6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8B5A0E"/>
    <w:multiLevelType w:val="hybridMultilevel"/>
    <w:tmpl w:val="0DB88868"/>
    <w:lvl w:ilvl="0" w:tplc="067413A6">
      <w:start w:val="18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3E4222E1"/>
    <w:multiLevelType w:val="hybridMultilevel"/>
    <w:tmpl w:val="94F60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23256F"/>
    <w:multiLevelType w:val="hybridMultilevel"/>
    <w:tmpl w:val="DDA6EB74"/>
    <w:lvl w:ilvl="0" w:tplc="BD749558">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7861713"/>
    <w:multiLevelType w:val="hybridMultilevel"/>
    <w:tmpl w:val="BA0CF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F70525"/>
    <w:multiLevelType w:val="hybridMultilevel"/>
    <w:tmpl w:val="9348C668"/>
    <w:lvl w:ilvl="0" w:tplc="0F56B8C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08F55F4"/>
    <w:multiLevelType w:val="hybridMultilevel"/>
    <w:tmpl w:val="B232C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2472B3"/>
    <w:multiLevelType w:val="hybridMultilevel"/>
    <w:tmpl w:val="969079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591FEC"/>
    <w:multiLevelType w:val="hybridMultilevel"/>
    <w:tmpl w:val="848EBC24"/>
    <w:lvl w:ilvl="0" w:tplc="FD6221A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4794C12"/>
    <w:multiLevelType w:val="hybridMultilevel"/>
    <w:tmpl w:val="3C20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177E2E"/>
    <w:multiLevelType w:val="hybridMultilevel"/>
    <w:tmpl w:val="10D62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7F3B64"/>
    <w:multiLevelType w:val="hybridMultilevel"/>
    <w:tmpl w:val="52248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2B0EE4"/>
    <w:multiLevelType w:val="hybridMultilevel"/>
    <w:tmpl w:val="C2CC9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68601B"/>
    <w:multiLevelType w:val="hybridMultilevel"/>
    <w:tmpl w:val="AAD8CFFE"/>
    <w:lvl w:ilvl="0" w:tplc="0D0E513A">
      <w:start w:val="18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7"/>
  </w:num>
  <w:num w:numId="4">
    <w:abstractNumId w:val="12"/>
  </w:num>
  <w:num w:numId="5">
    <w:abstractNumId w:val="2"/>
  </w:num>
  <w:num w:numId="6">
    <w:abstractNumId w:val="10"/>
  </w:num>
  <w:num w:numId="7">
    <w:abstractNumId w:val="15"/>
  </w:num>
  <w:num w:numId="8">
    <w:abstractNumId w:val="16"/>
  </w:num>
  <w:num w:numId="9">
    <w:abstractNumId w:val="4"/>
  </w:num>
  <w:num w:numId="10">
    <w:abstractNumId w:val="0"/>
  </w:num>
  <w:num w:numId="11">
    <w:abstractNumId w:val="8"/>
  </w:num>
  <w:num w:numId="12">
    <w:abstractNumId w:val="1"/>
  </w:num>
  <w:num w:numId="13">
    <w:abstractNumId w:val="5"/>
  </w:num>
  <w:num w:numId="14">
    <w:abstractNumId w:val="17"/>
  </w:num>
  <w:num w:numId="15">
    <w:abstractNumId w:val="3"/>
  </w:num>
  <w:num w:numId="16">
    <w:abstractNumId w:val="18"/>
  </w:num>
  <w:num w:numId="17">
    <w:abstractNumId w:val="6"/>
  </w:num>
  <w:num w:numId="18">
    <w:abstractNumId w:val="11"/>
  </w:num>
  <w:num w:numId="19">
    <w:abstractNumId w:val="13"/>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1E4B"/>
    <w:rsid w:val="00023388"/>
    <w:rsid w:val="0004344A"/>
    <w:rsid w:val="00076925"/>
    <w:rsid w:val="00084B43"/>
    <w:rsid w:val="000A03B3"/>
    <w:rsid w:val="000A1D8C"/>
    <w:rsid w:val="000C013F"/>
    <w:rsid w:val="000C28C8"/>
    <w:rsid w:val="000C595D"/>
    <w:rsid w:val="0011188C"/>
    <w:rsid w:val="00174927"/>
    <w:rsid w:val="001A276C"/>
    <w:rsid w:val="001C1200"/>
    <w:rsid w:val="001D42A9"/>
    <w:rsid w:val="001D744B"/>
    <w:rsid w:val="001E1FF1"/>
    <w:rsid w:val="00222867"/>
    <w:rsid w:val="00232BA8"/>
    <w:rsid w:val="00250FA1"/>
    <w:rsid w:val="00255351"/>
    <w:rsid w:val="00265E70"/>
    <w:rsid w:val="00295D47"/>
    <w:rsid w:val="002B19C4"/>
    <w:rsid w:val="002C34D2"/>
    <w:rsid w:val="002C4BB4"/>
    <w:rsid w:val="002C6226"/>
    <w:rsid w:val="002F4EB6"/>
    <w:rsid w:val="003266CB"/>
    <w:rsid w:val="00354126"/>
    <w:rsid w:val="00362B22"/>
    <w:rsid w:val="0038584A"/>
    <w:rsid w:val="00390423"/>
    <w:rsid w:val="003959C7"/>
    <w:rsid w:val="003A2C3D"/>
    <w:rsid w:val="003B12D0"/>
    <w:rsid w:val="00414DA2"/>
    <w:rsid w:val="0041705E"/>
    <w:rsid w:val="00447AD7"/>
    <w:rsid w:val="00463903"/>
    <w:rsid w:val="0046579C"/>
    <w:rsid w:val="00485BA3"/>
    <w:rsid w:val="004B1996"/>
    <w:rsid w:val="004E3088"/>
    <w:rsid w:val="004E7E10"/>
    <w:rsid w:val="005032A0"/>
    <w:rsid w:val="00506625"/>
    <w:rsid w:val="00520D0F"/>
    <w:rsid w:val="00537E2D"/>
    <w:rsid w:val="00557A41"/>
    <w:rsid w:val="00582FB2"/>
    <w:rsid w:val="0058360E"/>
    <w:rsid w:val="00583AC2"/>
    <w:rsid w:val="00594BC5"/>
    <w:rsid w:val="005A5273"/>
    <w:rsid w:val="005F60AD"/>
    <w:rsid w:val="0060371D"/>
    <w:rsid w:val="00614896"/>
    <w:rsid w:val="006168CB"/>
    <w:rsid w:val="00625AF8"/>
    <w:rsid w:val="0064007B"/>
    <w:rsid w:val="00642E35"/>
    <w:rsid w:val="00670D90"/>
    <w:rsid w:val="00683855"/>
    <w:rsid w:val="00693F79"/>
    <w:rsid w:val="006A022C"/>
    <w:rsid w:val="006B2CCA"/>
    <w:rsid w:val="006C0C46"/>
    <w:rsid w:val="006C2743"/>
    <w:rsid w:val="006E3B21"/>
    <w:rsid w:val="0072264F"/>
    <w:rsid w:val="00733405"/>
    <w:rsid w:val="00755005"/>
    <w:rsid w:val="00762F0E"/>
    <w:rsid w:val="00785B43"/>
    <w:rsid w:val="007A1C3D"/>
    <w:rsid w:val="007A4BB1"/>
    <w:rsid w:val="007B2E59"/>
    <w:rsid w:val="007B4284"/>
    <w:rsid w:val="007D41E5"/>
    <w:rsid w:val="007D5BB3"/>
    <w:rsid w:val="007F1F7A"/>
    <w:rsid w:val="00814E29"/>
    <w:rsid w:val="008259BE"/>
    <w:rsid w:val="008426B9"/>
    <w:rsid w:val="008446EE"/>
    <w:rsid w:val="0085530A"/>
    <w:rsid w:val="008652A3"/>
    <w:rsid w:val="00865F1C"/>
    <w:rsid w:val="008879ED"/>
    <w:rsid w:val="008956DA"/>
    <w:rsid w:val="008B0B8D"/>
    <w:rsid w:val="008B31BD"/>
    <w:rsid w:val="008C5104"/>
    <w:rsid w:val="008C58AB"/>
    <w:rsid w:val="008D1B2C"/>
    <w:rsid w:val="008D2420"/>
    <w:rsid w:val="00917155"/>
    <w:rsid w:val="00920E60"/>
    <w:rsid w:val="00921E4B"/>
    <w:rsid w:val="00925EF7"/>
    <w:rsid w:val="00932C5B"/>
    <w:rsid w:val="0094239D"/>
    <w:rsid w:val="00942723"/>
    <w:rsid w:val="00966CF3"/>
    <w:rsid w:val="009B43DB"/>
    <w:rsid w:val="009C080C"/>
    <w:rsid w:val="009D00EF"/>
    <w:rsid w:val="009F0DCB"/>
    <w:rsid w:val="009F4187"/>
    <w:rsid w:val="00A260FA"/>
    <w:rsid w:val="00A37FC8"/>
    <w:rsid w:val="00A65DF4"/>
    <w:rsid w:val="00A933D8"/>
    <w:rsid w:val="00A94967"/>
    <w:rsid w:val="00A978A3"/>
    <w:rsid w:val="00AA1E08"/>
    <w:rsid w:val="00AB131E"/>
    <w:rsid w:val="00AC0DD1"/>
    <w:rsid w:val="00AF5ACD"/>
    <w:rsid w:val="00B0174D"/>
    <w:rsid w:val="00B25DB0"/>
    <w:rsid w:val="00B32559"/>
    <w:rsid w:val="00B41635"/>
    <w:rsid w:val="00B4363A"/>
    <w:rsid w:val="00B4429B"/>
    <w:rsid w:val="00B45A94"/>
    <w:rsid w:val="00B503FA"/>
    <w:rsid w:val="00B5068B"/>
    <w:rsid w:val="00B52C2E"/>
    <w:rsid w:val="00B7009E"/>
    <w:rsid w:val="00B81BF0"/>
    <w:rsid w:val="00BB0489"/>
    <w:rsid w:val="00BC5195"/>
    <w:rsid w:val="00BD0C6F"/>
    <w:rsid w:val="00BF0E03"/>
    <w:rsid w:val="00C019D8"/>
    <w:rsid w:val="00C0748B"/>
    <w:rsid w:val="00C30365"/>
    <w:rsid w:val="00C304C6"/>
    <w:rsid w:val="00C3345D"/>
    <w:rsid w:val="00C345A8"/>
    <w:rsid w:val="00C438A3"/>
    <w:rsid w:val="00C447C9"/>
    <w:rsid w:val="00C50F1C"/>
    <w:rsid w:val="00C52A14"/>
    <w:rsid w:val="00C829B0"/>
    <w:rsid w:val="00C928BA"/>
    <w:rsid w:val="00CC16AC"/>
    <w:rsid w:val="00CE0CA9"/>
    <w:rsid w:val="00CF5140"/>
    <w:rsid w:val="00D02DF4"/>
    <w:rsid w:val="00D11527"/>
    <w:rsid w:val="00D21FF1"/>
    <w:rsid w:val="00D37D90"/>
    <w:rsid w:val="00D511BE"/>
    <w:rsid w:val="00D609CF"/>
    <w:rsid w:val="00D72708"/>
    <w:rsid w:val="00D74661"/>
    <w:rsid w:val="00D83E70"/>
    <w:rsid w:val="00D84086"/>
    <w:rsid w:val="00D85583"/>
    <w:rsid w:val="00DB10D6"/>
    <w:rsid w:val="00DB27B3"/>
    <w:rsid w:val="00DD720F"/>
    <w:rsid w:val="00E34D90"/>
    <w:rsid w:val="00E37EE1"/>
    <w:rsid w:val="00E445BC"/>
    <w:rsid w:val="00E47196"/>
    <w:rsid w:val="00E91470"/>
    <w:rsid w:val="00E91F0D"/>
    <w:rsid w:val="00E9766E"/>
    <w:rsid w:val="00EA08FB"/>
    <w:rsid w:val="00EA24D1"/>
    <w:rsid w:val="00EA40EF"/>
    <w:rsid w:val="00EA57B4"/>
    <w:rsid w:val="00EB4741"/>
    <w:rsid w:val="00EE727E"/>
    <w:rsid w:val="00EF3DF9"/>
    <w:rsid w:val="00EF4594"/>
    <w:rsid w:val="00EF67B6"/>
    <w:rsid w:val="00F0570E"/>
    <w:rsid w:val="00F2003D"/>
    <w:rsid w:val="00F347DC"/>
    <w:rsid w:val="00F45C48"/>
    <w:rsid w:val="00F7522C"/>
    <w:rsid w:val="00F83C0D"/>
    <w:rsid w:val="00F91F53"/>
    <w:rsid w:val="00FA6205"/>
    <w:rsid w:val="00FB2B93"/>
    <w:rsid w:val="00FB3F5A"/>
    <w:rsid w:val="00FC2327"/>
    <w:rsid w:val="00FD1198"/>
    <w:rsid w:val="00FD2E14"/>
    <w:rsid w:val="00FE559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6F71E65-9D67-4545-AC43-F71718559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1E4B"/>
    <w:pPr>
      <w:ind w:left="720"/>
      <w:contextualSpacing/>
    </w:pPr>
  </w:style>
  <w:style w:type="character" w:styleId="Hyperlink">
    <w:name w:val="Hyperlink"/>
    <w:basedOn w:val="DefaultParagraphFont"/>
    <w:uiPriority w:val="99"/>
    <w:unhideWhenUsed/>
    <w:rsid w:val="00A978A3"/>
    <w:rPr>
      <w:color w:val="0563C1" w:themeColor="hyperlink"/>
      <w:u w:val="single"/>
    </w:rPr>
  </w:style>
  <w:style w:type="character" w:customStyle="1" w:styleId="UnresolvedMention1">
    <w:name w:val="Unresolved Mention1"/>
    <w:basedOn w:val="DefaultParagraphFont"/>
    <w:uiPriority w:val="99"/>
    <w:semiHidden/>
    <w:unhideWhenUsed/>
    <w:rsid w:val="00A978A3"/>
    <w:rPr>
      <w:color w:val="605E5C"/>
      <w:shd w:val="clear" w:color="auto" w:fill="E1DFDD"/>
    </w:rPr>
  </w:style>
  <w:style w:type="character" w:styleId="CommentReference">
    <w:name w:val="annotation reference"/>
    <w:basedOn w:val="DefaultParagraphFont"/>
    <w:uiPriority w:val="99"/>
    <w:semiHidden/>
    <w:unhideWhenUsed/>
    <w:rsid w:val="00F347DC"/>
    <w:rPr>
      <w:sz w:val="16"/>
      <w:szCs w:val="16"/>
    </w:rPr>
  </w:style>
  <w:style w:type="paragraph" w:styleId="CommentText">
    <w:name w:val="annotation text"/>
    <w:basedOn w:val="Normal"/>
    <w:link w:val="CommentTextChar"/>
    <w:uiPriority w:val="99"/>
    <w:semiHidden/>
    <w:unhideWhenUsed/>
    <w:rsid w:val="00F347DC"/>
    <w:pPr>
      <w:spacing w:line="240" w:lineRule="auto"/>
    </w:pPr>
    <w:rPr>
      <w:sz w:val="20"/>
      <w:szCs w:val="20"/>
    </w:rPr>
  </w:style>
  <w:style w:type="character" w:customStyle="1" w:styleId="CommentTextChar">
    <w:name w:val="Comment Text Char"/>
    <w:basedOn w:val="DefaultParagraphFont"/>
    <w:link w:val="CommentText"/>
    <w:uiPriority w:val="99"/>
    <w:semiHidden/>
    <w:rsid w:val="00F347DC"/>
    <w:rPr>
      <w:sz w:val="20"/>
      <w:szCs w:val="20"/>
    </w:rPr>
  </w:style>
  <w:style w:type="paragraph" w:styleId="CommentSubject">
    <w:name w:val="annotation subject"/>
    <w:basedOn w:val="CommentText"/>
    <w:next w:val="CommentText"/>
    <w:link w:val="CommentSubjectChar"/>
    <w:uiPriority w:val="99"/>
    <w:semiHidden/>
    <w:unhideWhenUsed/>
    <w:rsid w:val="00F347DC"/>
    <w:rPr>
      <w:b/>
      <w:bCs/>
    </w:rPr>
  </w:style>
  <w:style w:type="character" w:customStyle="1" w:styleId="CommentSubjectChar">
    <w:name w:val="Comment Subject Char"/>
    <w:basedOn w:val="CommentTextChar"/>
    <w:link w:val="CommentSubject"/>
    <w:uiPriority w:val="99"/>
    <w:semiHidden/>
    <w:rsid w:val="00F347DC"/>
    <w:rPr>
      <w:b/>
      <w:bCs/>
      <w:sz w:val="20"/>
      <w:szCs w:val="20"/>
    </w:rPr>
  </w:style>
  <w:style w:type="paragraph" w:styleId="BalloonText">
    <w:name w:val="Balloon Text"/>
    <w:basedOn w:val="Normal"/>
    <w:link w:val="BalloonTextChar"/>
    <w:uiPriority w:val="99"/>
    <w:semiHidden/>
    <w:unhideWhenUsed/>
    <w:rsid w:val="00F347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7DC"/>
    <w:rPr>
      <w:rFonts w:ascii="Segoe UI" w:hAnsi="Segoe UI" w:cs="Segoe UI"/>
      <w:sz w:val="18"/>
      <w:szCs w:val="18"/>
    </w:rPr>
  </w:style>
  <w:style w:type="paragraph" w:styleId="Header">
    <w:name w:val="header"/>
    <w:basedOn w:val="Normal"/>
    <w:link w:val="HeaderChar"/>
    <w:uiPriority w:val="99"/>
    <w:unhideWhenUsed/>
    <w:rsid w:val="009F41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4187"/>
  </w:style>
  <w:style w:type="paragraph" w:styleId="Footer">
    <w:name w:val="footer"/>
    <w:basedOn w:val="Normal"/>
    <w:link w:val="FooterChar"/>
    <w:uiPriority w:val="99"/>
    <w:unhideWhenUsed/>
    <w:rsid w:val="009F41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41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ie_walker01@yahoo.com.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lla_martinii@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5401E-9CBA-254A-9218-4F57D6DE0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323</Words>
  <Characters>53144</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 Stephenson</dc:creator>
  <cp:keywords/>
  <dc:description/>
  <cp:lastModifiedBy>Microsoft Office User</cp:lastModifiedBy>
  <cp:revision>2</cp:revision>
  <dcterms:created xsi:type="dcterms:W3CDTF">2019-04-23T02:50:00Z</dcterms:created>
  <dcterms:modified xsi:type="dcterms:W3CDTF">2019-04-2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0b78aac8-9a52-3116-81c4-4bf432b07c1a</vt:lpwstr>
  </property>
</Properties>
</file>